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7F7FDA" w14:textId="4908AF6F" w:rsidR="001A3490" w:rsidRPr="005B676A" w:rsidDel="00B76BF0" w:rsidRDefault="001A3490" w:rsidP="001A3490">
      <w:pPr>
        <w:pStyle w:val="Standard10"/>
        <w:spacing w:after="120" w:line="48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5B676A">
        <w:rPr>
          <w:rFonts w:ascii="Times New Roman" w:hAnsi="Times New Roman" w:cs="Times New Roman"/>
          <w:b/>
          <w:sz w:val="20"/>
          <w:szCs w:val="20"/>
          <w:lang w:val="en-US"/>
        </w:rPr>
        <w:t xml:space="preserve">Supplemental Table </w:t>
      </w:r>
      <w:r w:rsidR="005333D7" w:rsidRPr="005B676A">
        <w:rPr>
          <w:rFonts w:ascii="Times New Roman" w:hAnsi="Times New Roman" w:cs="Times New Roman"/>
          <w:b/>
          <w:sz w:val="20"/>
          <w:szCs w:val="20"/>
          <w:lang w:val="en-US"/>
        </w:rPr>
        <w:t>5</w:t>
      </w:r>
      <w:r w:rsidRPr="005B676A">
        <w:rPr>
          <w:rFonts w:ascii="Times New Roman" w:hAnsi="Times New Roman" w:cs="Times New Roman"/>
          <w:b/>
          <w:sz w:val="20"/>
          <w:szCs w:val="20"/>
          <w:lang w:val="en-US"/>
        </w:rPr>
        <w:t>a.</w:t>
      </w:r>
      <w:r w:rsidRPr="005B676A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Composition of training set for IMX-BVN-1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1A3490" w:rsidRPr="005B676A" w14:paraId="207C76A4" w14:textId="77777777" w:rsidTr="005333D7">
        <w:trPr>
          <w:trHeight w:val="637"/>
        </w:trPr>
        <w:tc>
          <w:tcPr>
            <w:tcW w:w="2254" w:type="dxa"/>
            <w:vAlign w:val="center"/>
          </w:tcPr>
          <w:p w14:paraId="2458A317" w14:textId="77777777" w:rsidR="001A3490" w:rsidRPr="005B676A" w:rsidRDefault="001A3490" w:rsidP="00160A50">
            <w:pPr>
              <w:pStyle w:val="Standard10"/>
              <w:spacing w:after="120" w:line="240" w:lineRule="auto"/>
              <w:jc w:val="center"/>
              <w:rPr>
                <w:b/>
                <w:szCs w:val="20"/>
              </w:rPr>
            </w:pPr>
            <w:r w:rsidRPr="005B676A">
              <w:rPr>
                <w:b/>
                <w:szCs w:val="20"/>
              </w:rPr>
              <w:t>Data</w:t>
            </w:r>
          </w:p>
        </w:tc>
        <w:tc>
          <w:tcPr>
            <w:tcW w:w="2254" w:type="dxa"/>
            <w:vAlign w:val="center"/>
          </w:tcPr>
          <w:p w14:paraId="77757B79" w14:textId="77777777" w:rsidR="001A3490" w:rsidRPr="005B676A" w:rsidRDefault="001A3490" w:rsidP="00160A50">
            <w:pPr>
              <w:pStyle w:val="Standard10"/>
              <w:spacing w:after="120" w:line="240" w:lineRule="auto"/>
              <w:jc w:val="center"/>
              <w:rPr>
                <w:b/>
                <w:szCs w:val="20"/>
              </w:rPr>
            </w:pPr>
            <w:r w:rsidRPr="005B676A">
              <w:rPr>
                <w:b/>
                <w:szCs w:val="20"/>
              </w:rPr>
              <w:t>Bacterial Subjects</w:t>
            </w:r>
          </w:p>
        </w:tc>
        <w:tc>
          <w:tcPr>
            <w:tcW w:w="2254" w:type="dxa"/>
            <w:vAlign w:val="center"/>
          </w:tcPr>
          <w:p w14:paraId="710ED427" w14:textId="77777777" w:rsidR="001A3490" w:rsidRPr="005B676A" w:rsidRDefault="001A3490" w:rsidP="00160A50">
            <w:pPr>
              <w:pStyle w:val="Standard10"/>
              <w:spacing w:after="120" w:line="240" w:lineRule="auto"/>
              <w:jc w:val="center"/>
              <w:rPr>
                <w:b/>
                <w:szCs w:val="20"/>
              </w:rPr>
            </w:pPr>
            <w:r w:rsidRPr="005B676A">
              <w:rPr>
                <w:b/>
                <w:szCs w:val="20"/>
              </w:rPr>
              <w:t>Viral Subjects</w:t>
            </w:r>
          </w:p>
        </w:tc>
        <w:tc>
          <w:tcPr>
            <w:tcW w:w="2254" w:type="dxa"/>
            <w:vAlign w:val="center"/>
          </w:tcPr>
          <w:p w14:paraId="60EDDE77" w14:textId="77777777" w:rsidR="001A3490" w:rsidRPr="005B676A" w:rsidRDefault="001A3490" w:rsidP="00160A50">
            <w:pPr>
              <w:pStyle w:val="Standard10"/>
              <w:spacing w:after="120" w:line="240" w:lineRule="auto"/>
              <w:jc w:val="center"/>
              <w:rPr>
                <w:b/>
                <w:szCs w:val="20"/>
              </w:rPr>
            </w:pPr>
            <w:r w:rsidRPr="005B676A">
              <w:rPr>
                <w:b/>
                <w:szCs w:val="20"/>
              </w:rPr>
              <w:t>Non-infected Subjects</w:t>
            </w:r>
          </w:p>
        </w:tc>
      </w:tr>
      <w:tr w:rsidR="001A3490" w:rsidRPr="005B676A" w14:paraId="562104C1" w14:textId="77777777" w:rsidTr="005333D7">
        <w:trPr>
          <w:trHeight w:val="338"/>
        </w:trPr>
        <w:tc>
          <w:tcPr>
            <w:tcW w:w="2254" w:type="dxa"/>
            <w:vAlign w:val="center"/>
          </w:tcPr>
          <w:p w14:paraId="61E02B45" w14:textId="77777777" w:rsidR="001A3490" w:rsidRPr="005B676A" w:rsidRDefault="001A3490" w:rsidP="00160A50">
            <w:pPr>
              <w:pStyle w:val="Standard10"/>
              <w:spacing w:line="240" w:lineRule="auto"/>
              <w:jc w:val="center"/>
              <w:rPr>
                <w:bCs/>
                <w:szCs w:val="20"/>
              </w:rPr>
            </w:pPr>
            <w:r w:rsidRPr="005B676A">
              <w:rPr>
                <w:bCs/>
                <w:szCs w:val="20"/>
              </w:rPr>
              <w:t>Training</w:t>
            </w:r>
          </w:p>
        </w:tc>
        <w:tc>
          <w:tcPr>
            <w:tcW w:w="2254" w:type="dxa"/>
            <w:vAlign w:val="center"/>
          </w:tcPr>
          <w:p w14:paraId="6FE8F105" w14:textId="77777777" w:rsidR="001A3490" w:rsidRPr="005B676A" w:rsidRDefault="001A3490" w:rsidP="00160A50">
            <w:pPr>
              <w:pStyle w:val="Standard10"/>
              <w:spacing w:line="240" w:lineRule="auto"/>
              <w:jc w:val="center"/>
              <w:rPr>
                <w:bCs/>
                <w:szCs w:val="20"/>
              </w:rPr>
            </w:pPr>
            <w:r w:rsidRPr="005B676A">
              <w:rPr>
                <w:bCs/>
                <w:szCs w:val="20"/>
              </w:rPr>
              <w:t>607</w:t>
            </w:r>
          </w:p>
        </w:tc>
        <w:tc>
          <w:tcPr>
            <w:tcW w:w="2254" w:type="dxa"/>
            <w:vAlign w:val="center"/>
          </w:tcPr>
          <w:p w14:paraId="56734FCA" w14:textId="77777777" w:rsidR="001A3490" w:rsidRPr="005B676A" w:rsidRDefault="001A3490" w:rsidP="00160A50">
            <w:pPr>
              <w:pStyle w:val="Standard10"/>
              <w:spacing w:line="240" w:lineRule="auto"/>
              <w:jc w:val="center"/>
              <w:rPr>
                <w:bCs/>
                <w:szCs w:val="20"/>
              </w:rPr>
            </w:pPr>
            <w:r w:rsidRPr="005B676A">
              <w:rPr>
                <w:bCs/>
                <w:szCs w:val="20"/>
              </w:rPr>
              <w:t>266</w:t>
            </w:r>
          </w:p>
        </w:tc>
        <w:tc>
          <w:tcPr>
            <w:tcW w:w="2254" w:type="dxa"/>
            <w:vAlign w:val="center"/>
          </w:tcPr>
          <w:p w14:paraId="20C8E5B5" w14:textId="77777777" w:rsidR="001A3490" w:rsidRPr="005B676A" w:rsidRDefault="001A3490" w:rsidP="00160A50">
            <w:pPr>
              <w:pStyle w:val="Standard10"/>
              <w:spacing w:line="240" w:lineRule="auto"/>
              <w:jc w:val="center"/>
              <w:rPr>
                <w:bCs/>
                <w:szCs w:val="20"/>
              </w:rPr>
            </w:pPr>
            <w:r w:rsidRPr="005B676A">
              <w:rPr>
                <w:bCs/>
                <w:szCs w:val="20"/>
              </w:rPr>
              <w:t>196</w:t>
            </w:r>
          </w:p>
        </w:tc>
      </w:tr>
    </w:tbl>
    <w:p w14:paraId="4B67DF20" w14:textId="1650CA28" w:rsidR="005333D7" w:rsidRPr="005B676A" w:rsidRDefault="005333D7" w:rsidP="00036199">
      <w:pPr>
        <w:pStyle w:val="Standard10"/>
        <w:spacing w:after="120" w:line="48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5B676A">
        <w:rPr>
          <w:rFonts w:ascii="Times New Roman" w:hAnsi="Times New Roman" w:cs="Times New Roman"/>
          <w:bCs/>
          <w:sz w:val="20"/>
          <w:szCs w:val="20"/>
          <w:lang w:val="en-US"/>
        </w:rPr>
        <w:t>The IMX-BVN-1 development data sets have been previously described</w:t>
      </w:r>
      <w:r w:rsidRPr="005B676A">
        <w:rPr>
          <w:rFonts w:ascii="Times New Roman" w:hAnsi="Times New Roman" w:cs="Times New Roman"/>
          <w:bCs/>
          <w:sz w:val="20"/>
          <w:szCs w:val="20"/>
          <w:lang w:val="en-US"/>
        </w:rPr>
        <w:fldChar w:fldCharType="begin">
          <w:fldData xml:space="preserve">PEVuZE5vdGU+PENpdGU+PEF1dGhvcj5NYXloZXc8L0F1dGhvcj48WWVhcj4yMDIwPC9ZZWFyPjxS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=
</w:fldData>
        </w:fldChar>
      </w:r>
      <w:r w:rsidR="00036199" w:rsidRPr="005B676A">
        <w:rPr>
          <w:rFonts w:ascii="Times New Roman" w:hAnsi="Times New Roman" w:cs="Times New Roman"/>
          <w:bCs/>
          <w:sz w:val="20"/>
          <w:szCs w:val="20"/>
          <w:lang w:val="en-US"/>
        </w:rPr>
        <w:instrText xml:space="preserve"> ADDIN EN.CITE </w:instrText>
      </w:r>
      <w:r w:rsidR="00036199" w:rsidRPr="005B676A">
        <w:rPr>
          <w:rFonts w:ascii="Times New Roman" w:hAnsi="Times New Roman" w:cs="Times New Roman"/>
          <w:bCs/>
          <w:sz w:val="20"/>
          <w:szCs w:val="20"/>
          <w:lang w:val="en-US"/>
        </w:rPr>
        <w:fldChar w:fldCharType="begin">
          <w:fldData xml:space="preserve">PEVuZE5vdGU+PENpdGU+PEF1dGhvcj5NYXloZXc8L0F1dGhvcj48WWVhcj4yMDIwPC9ZZWFyPjxS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=
</w:fldData>
        </w:fldChar>
      </w:r>
      <w:r w:rsidR="00036199" w:rsidRPr="005B676A">
        <w:rPr>
          <w:rFonts w:ascii="Times New Roman" w:hAnsi="Times New Roman" w:cs="Times New Roman"/>
          <w:bCs/>
          <w:sz w:val="20"/>
          <w:szCs w:val="20"/>
          <w:lang w:val="en-US"/>
        </w:rPr>
        <w:instrText xml:space="preserve"> ADDIN EN.CITE.DATA </w:instrText>
      </w:r>
      <w:r w:rsidR="00036199" w:rsidRPr="005B676A">
        <w:rPr>
          <w:rFonts w:ascii="Times New Roman" w:hAnsi="Times New Roman" w:cs="Times New Roman"/>
          <w:bCs/>
          <w:sz w:val="20"/>
          <w:szCs w:val="20"/>
          <w:lang w:val="en-US"/>
        </w:rPr>
      </w:r>
      <w:r w:rsidR="00036199" w:rsidRPr="005B676A">
        <w:rPr>
          <w:rFonts w:ascii="Times New Roman" w:hAnsi="Times New Roman" w:cs="Times New Roman"/>
          <w:bCs/>
          <w:sz w:val="20"/>
          <w:szCs w:val="20"/>
          <w:lang w:val="en-US"/>
        </w:rPr>
        <w:fldChar w:fldCharType="end"/>
      </w:r>
      <w:r w:rsidRPr="005B676A">
        <w:rPr>
          <w:rFonts w:ascii="Times New Roman" w:hAnsi="Times New Roman" w:cs="Times New Roman"/>
          <w:bCs/>
          <w:sz w:val="20"/>
          <w:szCs w:val="20"/>
          <w:lang w:val="en-US"/>
        </w:rPr>
        <w:fldChar w:fldCharType="separate"/>
      </w:r>
      <w:r w:rsidR="00036199" w:rsidRPr="005B676A">
        <w:rPr>
          <w:rFonts w:ascii="Times New Roman" w:hAnsi="Times New Roman" w:cs="Times New Roman"/>
          <w:bCs/>
          <w:noProof/>
          <w:sz w:val="20"/>
          <w:szCs w:val="20"/>
          <w:vertAlign w:val="superscript"/>
          <w:lang w:val="en-US"/>
        </w:rPr>
        <w:t>1</w:t>
      </w:r>
      <w:r w:rsidRPr="005B676A">
        <w:rPr>
          <w:rFonts w:ascii="Times New Roman" w:hAnsi="Times New Roman" w:cs="Times New Roman"/>
          <w:bCs/>
          <w:sz w:val="20"/>
          <w:szCs w:val="20"/>
          <w:lang w:val="en-US"/>
        </w:rPr>
        <w:fldChar w:fldCharType="end"/>
      </w:r>
      <w:r w:rsidRPr="005B676A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nd did not use a validation set.</w:t>
      </w:r>
    </w:p>
    <w:p w14:paraId="4090EB3A" w14:textId="77777777" w:rsidR="00036199" w:rsidRPr="005B676A" w:rsidRDefault="005333D7" w:rsidP="0003619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B676A">
        <w:rPr>
          <w:rFonts w:ascii="Times New Roman" w:hAnsi="Times New Roman" w:cs="Times New Roman"/>
          <w:b/>
          <w:sz w:val="20"/>
          <w:szCs w:val="20"/>
        </w:rPr>
        <w:fldChar w:fldCharType="begin"/>
      </w:r>
      <w:r w:rsidRPr="005B676A">
        <w:rPr>
          <w:rFonts w:ascii="Times New Roman" w:hAnsi="Times New Roman" w:cs="Times New Roman"/>
          <w:b/>
          <w:sz w:val="20"/>
          <w:szCs w:val="20"/>
        </w:rPr>
        <w:instrText xml:space="preserve"> ADDIN EN.REFLIST </w:instrText>
      </w:r>
      <w:r w:rsidRPr="005B676A">
        <w:rPr>
          <w:rFonts w:ascii="Times New Roman" w:hAnsi="Times New Roman" w:cs="Times New Roman"/>
          <w:b/>
          <w:sz w:val="20"/>
          <w:szCs w:val="20"/>
        </w:rPr>
        <w:fldChar w:fldCharType="separate"/>
      </w:r>
      <w:r w:rsidR="00036199" w:rsidRPr="005B676A">
        <w:rPr>
          <w:rFonts w:ascii="Times New Roman" w:hAnsi="Times New Roman" w:cs="Times New Roman"/>
          <w:noProof/>
        </w:rPr>
        <w:t>1.</w:t>
      </w:r>
      <w:r w:rsidR="00036199" w:rsidRPr="005B676A">
        <w:rPr>
          <w:rFonts w:ascii="Times New Roman" w:hAnsi="Times New Roman" w:cs="Times New Roman"/>
          <w:noProof/>
        </w:rPr>
        <w:tab/>
        <w:t xml:space="preserve">Mayhew MB, Buturovic L, Luethy R, et al. A generalizable 29-mRNA neural-network classifier for acute bacterial and viral infections. </w:t>
      </w:r>
      <w:r w:rsidR="00036199" w:rsidRPr="005B676A">
        <w:rPr>
          <w:rFonts w:ascii="Times New Roman" w:hAnsi="Times New Roman" w:cs="Times New Roman"/>
          <w:i/>
          <w:noProof/>
        </w:rPr>
        <w:t xml:space="preserve">Nat Commun. </w:t>
      </w:r>
      <w:r w:rsidR="00036199" w:rsidRPr="005B676A">
        <w:rPr>
          <w:rFonts w:ascii="Times New Roman" w:hAnsi="Times New Roman" w:cs="Times New Roman"/>
          <w:noProof/>
        </w:rPr>
        <w:t>2020;11(1):1177.</w:t>
      </w:r>
    </w:p>
    <w:p w14:paraId="6498DBBF" w14:textId="43B2DFC9" w:rsidR="00C61FB0" w:rsidRPr="005B676A" w:rsidRDefault="005333D7" w:rsidP="00EC02F6">
      <w:pPr>
        <w:pStyle w:val="Standard1"/>
        <w:spacing w:line="24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5B676A">
        <w:rPr>
          <w:rFonts w:ascii="Times New Roman" w:hAnsi="Times New Roman" w:cs="Times New Roman"/>
          <w:b/>
          <w:sz w:val="20"/>
          <w:szCs w:val="20"/>
          <w:lang w:val="en-US"/>
        </w:rPr>
        <w:fldChar w:fldCharType="end"/>
      </w:r>
    </w:p>
    <w:p w14:paraId="403FFB2F" w14:textId="24AF93B1" w:rsidR="00036199" w:rsidRDefault="00036199" w:rsidP="00EC02F6">
      <w:pPr>
        <w:pStyle w:val="Standard1"/>
        <w:spacing w:line="24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7EC1BA40" w14:textId="691317FE" w:rsidR="005B676A" w:rsidRDefault="005B676A" w:rsidP="00EC02F6">
      <w:pPr>
        <w:pStyle w:val="Standard1"/>
        <w:spacing w:line="24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1C8C5719" w14:textId="4EF61C2B" w:rsidR="005B676A" w:rsidRDefault="005B676A" w:rsidP="00EC02F6">
      <w:pPr>
        <w:pStyle w:val="Standard1"/>
        <w:spacing w:line="24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52A37F67" w14:textId="77777777" w:rsidR="005B676A" w:rsidRPr="005B676A" w:rsidRDefault="005B676A" w:rsidP="00EC02F6">
      <w:pPr>
        <w:pStyle w:val="Standard1"/>
        <w:spacing w:line="24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49866601" w14:textId="44041DF0" w:rsidR="00036199" w:rsidRPr="005B676A" w:rsidRDefault="00036199" w:rsidP="00EC02F6">
      <w:pPr>
        <w:pStyle w:val="Standard1"/>
        <w:spacing w:line="24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6CFD5767" w14:textId="519D4EDE" w:rsidR="00036199" w:rsidRPr="005B676A" w:rsidRDefault="00036199" w:rsidP="00EC02F6">
      <w:pPr>
        <w:pStyle w:val="Standard1"/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5B676A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Supplemental Table 5b. </w:t>
      </w:r>
      <w:r w:rsidRPr="005B676A">
        <w:rPr>
          <w:rFonts w:ascii="Times New Roman" w:hAnsi="Times New Roman" w:cs="Times New Roman"/>
          <w:sz w:val="20"/>
          <w:szCs w:val="20"/>
          <w:lang w:val="en-US"/>
        </w:rPr>
        <w:t>Patient characteristics and composition of training studies for IMX-BVN-2</w:t>
      </w:r>
    </w:p>
    <w:tbl>
      <w:tblPr>
        <w:tblW w:w="13495" w:type="dxa"/>
        <w:tblInd w:w="95" w:type="dxa"/>
        <w:tblCellMar>
          <w:top w:w="29" w:type="dxa"/>
          <w:left w:w="29" w:type="dxa"/>
          <w:bottom w:w="29" w:type="dxa"/>
          <w:right w:w="29" w:type="dxa"/>
        </w:tblCellMar>
        <w:tblLook w:val="0000" w:firstRow="0" w:lastRow="0" w:firstColumn="0" w:lastColumn="0" w:noHBand="0" w:noVBand="0"/>
      </w:tblPr>
      <w:tblGrid>
        <w:gridCol w:w="1404"/>
        <w:gridCol w:w="1154"/>
        <w:gridCol w:w="2371"/>
        <w:gridCol w:w="469"/>
        <w:gridCol w:w="2438"/>
        <w:gridCol w:w="779"/>
        <w:gridCol w:w="959"/>
        <w:gridCol w:w="1029"/>
        <w:gridCol w:w="964"/>
        <w:gridCol w:w="964"/>
        <w:gridCol w:w="964"/>
      </w:tblGrid>
      <w:tr w:rsidR="00036199" w:rsidRPr="005B676A" w14:paraId="70A5B521" w14:textId="77777777" w:rsidTr="00036199">
        <w:trPr>
          <w:trHeight w:val="390"/>
        </w:trPr>
        <w:tc>
          <w:tcPr>
            <w:tcW w:w="140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0E46841" w14:textId="77777777" w:rsidR="00036199" w:rsidRPr="005B676A" w:rsidRDefault="00036199" w:rsidP="007C4446">
            <w:pPr>
              <w:pStyle w:val="TableHeading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tudy identifier</w:t>
            </w:r>
          </w:p>
        </w:tc>
        <w:tc>
          <w:tcPr>
            <w:tcW w:w="115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5806957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irst author</w:t>
            </w:r>
          </w:p>
        </w:tc>
        <w:tc>
          <w:tcPr>
            <w:tcW w:w="2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0A5625BF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tudy description</w:t>
            </w:r>
          </w:p>
        </w:tc>
        <w:tc>
          <w:tcPr>
            <w:tcW w:w="4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5F2BC85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</w:t>
            </w:r>
          </w:p>
        </w:tc>
        <w:tc>
          <w:tcPr>
            <w:tcW w:w="24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C3713A1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ge</w:t>
            </w:r>
          </w:p>
        </w:tc>
        <w:tc>
          <w:tcPr>
            <w:tcW w:w="77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7F8F51C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male (%)</w:t>
            </w:r>
          </w:p>
        </w:tc>
        <w:tc>
          <w:tcPr>
            <w:tcW w:w="9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44E0031F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latform</w:t>
            </w:r>
          </w:p>
        </w:tc>
        <w:tc>
          <w:tcPr>
            <w:tcW w:w="102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0E48ED5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ountry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3B4861AA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l (%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2D779E4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Viral (%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F6C1670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on-infected (%)</w:t>
            </w:r>
          </w:p>
        </w:tc>
      </w:tr>
      <w:tr w:rsidR="00036199" w:rsidRPr="005B676A" w14:paraId="4FE01053" w14:textId="77777777" w:rsidTr="00036199">
        <w:trPr>
          <w:trHeight w:val="390"/>
        </w:trPr>
        <w:tc>
          <w:tcPr>
            <w:tcW w:w="140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022A94D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hyperlink r:id="rId8">
              <w:r w:rsidRPr="005B676A">
                <w:rPr>
                  <w:rStyle w:val="Hyperlink"/>
                  <w:rFonts w:ascii="Times New Roman" w:hAnsi="Times New Roman" w:cs="Times New Roman"/>
                  <w:b w:val="0"/>
                  <w:bCs w:val="0"/>
                  <w:sz w:val="18"/>
                  <w:szCs w:val="18"/>
                  <w:lang w:val="en-US"/>
                </w:rPr>
                <w:t>E-MEXP-3589</w:t>
              </w:r>
            </w:hyperlink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CC5C19E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Almansa</w:t>
            </w:r>
            <w:proofErr w:type="spellEnd"/>
          </w:p>
        </w:tc>
        <w:tc>
          <w:tcPr>
            <w:tcW w:w="2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9A1B1A5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Patients hospitalized with COPD exacerbation</w:t>
            </w:r>
          </w:p>
        </w:tc>
        <w:tc>
          <w:tcPr>
            <w:tcW w:w="4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4B2912D5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23</w:t>
            </w:r>
          </w:p>
        </w:tc>
        <w:tc>
          <w:tcPr>
            <w:tcW w:w="24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01C45404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70.1a</w:t>
            </w:r>
          </w:p>
        </w:tc>
        <w:tc>
          <w:tcPr>
            <w:tcW w:w="77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3D7E0BD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5 (22)</w:t>
            </w:r>
          </w:p>
        </w:tc>
        <w:tc>
          <w:tcPr>
            <w:tcW w:w="9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BD590D8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Agilent</w:t>
            </w:r>
          </w:p>
        </w:tc>
        <w:tc>
          <w:tcPr>
            <w:tcW w:w="102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B22ABAC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Spain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C20D367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4 (17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25B023E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5 (22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871C6AF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14 (61)</w:t>
            </w:r>
          </w:p>
        </w:tc>
      </w:tr>
      <w:tr w:rsidR="00036199" w:rsidRPr="005B676A" w14:paraId="76B14555" w14:textId="77777777" w:rsidTr="00036199">
        <w:trPr>
          <w:trHeight w:val="390"/>
        </w:trPr>
        <w:tc>
          <w:tcPr>
            <w:tcW w:w="140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1DF1771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hyperlink r:id="rId9">
              <w:r w:rsidRPr="005B676A">
                <w:rPr>
                  <w:rStyle w:val="Hyperlink"/>
                  <w:rFonts w:ascii="Times New Roman" w:hAnsi="Times New Roman" w:cs="Times New Roman"/>
                  <w:b w:val="0"/>
                  <w:bCs w:val="0"/>
                  <w:sz w:val="18"/>
                  <w:szCs w:val="18"/>
                  <w:lang w:val="en-US"/>
                </w:rPr>
                <w:t xml:space="preserve">E-MTAB-1548 </w:t>
              </w:r>
            </w:hyperlink>
          </w:p>
        </w:tc>
        <w:tc>
          <w:tcPr>
            <w:tcW w:w="115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46933B58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Almansa</w:t>
            </w:r>
            <w:proofErr w:type="spellEnd"/>
          </w:p>
        </w:tc>
        <w:tc>
          <w:tcPr>
            <w:tcW w:w="2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9586B06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Surgical patients with sepsis (EXPRESS)</w:t>
            </w:r>
          </w:p>
        </w:tc>
        <w:tc>
          <w:tcPr>
            <w:tcW w:w="4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00E86AA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140</w:t>
            </w:r>
          </w:p>
        </w:tc>
        <w:tc>
          <w:tcPr>
            <w:tcW w:w="24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8511E84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Median 72 (IQR 61-78)</w:t>
            </w:r>
          </w:p>
        </w:tc>
        <w:tc>
          <w:tcPr>
            <w:tcW w:w="77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B0CAA68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44 (31)</w:t>
            </w:r>
          </w:p>
        </w:tc>
        <w:tc>
          <w:tcPr>
            <w:tcW w:w="9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0FF24CBF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Agilent</w:t>
            </w:r>
          </w:p>
        </w:tc>
        <w:tc>
          <w:tcPr>
            <w:tcW w:w="102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D77039E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Spain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39D2A222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82 (59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0A2D51B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1D65615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58 (41)</w:t>
            </w:r>
          </w:p>
        </w:tc>
      </w:tr>
      <w:tr w:rsidR="00036199" w:rsidRPr="005B676A" w14:paraId="52D0558C" w14:textId="77777777" w:rsidTr="00036199">
        <w:trPr>
          <w:trHeight w:val="390"/>
        </w:trPr>
        <w:tc>
          <w:tcPr>
            <w:tcW w:w="140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09BDC8B1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hyperlink r:id="rId10">
              <w:r w:rsidRPr="005B676A">
                <w:rPr>
                  <w:rStyle w:val="Hyperlink"/>
                  <w:rFonts w:ascii="Times New Roman" w:hAnsi="Times New Roman" w:cs="Times New Roman"/>
                  <w:b w:val="0"/>
                  <w:bCs w:val="0"/>
                  <w:sz w:val="18"/>
                  <w:szCs w:val="18"/>
                  <w:lang w:val="en-US"/>
                </w:rPr>
                <w:t xml:space="preserve">E-MTAB-3162 </w:t>
              </w:r>
            </w:hyperlink>
          </w:p>
        </w:tc>
        <w:tc>
          <w:tcPr>
            <w:tcW w:w="115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0C8D6B0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 xml:space="preserve">van de </w:t>
            </w:r>
            <w:proofErr w:type="spellStart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Weg</w:t>
            </w:r>
            <w:proofErr w:type="spellEnd"/>
          </w:p>
        </w:tc>
        <w:tc>
          <w:tcPr>
            <w:tcW w:w="2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43E0F41B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Patients with dengue</w:t>
            </w:r>
          </w:p>
        </w:tc>
        <w:tc>
          <w:tcPr>
            <w:tcW w:w="4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801854E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21</w:t>
            </w:r>
          </w:p>
        </w:tc>
        <w:tc>
          <w:tcPr>
            <w:tcW w:w="24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D63BE7A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Median 20 (IQR 17-28)</w:t>
            </w:r>
          </w:p>
        </w:tc>
        <w:tc>
          <w:tcPr>
            <w:tcW w:w="77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68F308D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10 (48)</w:t>
            </w:r>
          </w:p>
        </w:tc>
        <w:tc>
          <w:tcPr>
            <w:tcW w:w="9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4E467015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F46ADD1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Indonesia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587231C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3C5AD080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21 (100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FD847D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3D4F2F08" w14:textId="77777777" w:rsidTr="00036199">
        <w:trPr>
          <w:trHeight w:val="390"/>
        </w:trPr>
        <w:tc>
          <w:tcPr>
            <w:tcW w:w="140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D6EC729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hyperlink r:id="rId11">
              <w:r w:rsidRPr="005B676A">
                <w:rPr>
                  <w:rStyle w:val="Hyperlink"/>
                  <w:rFonts w:ascii="Times New Roman" w:hAnsi="Times New Roman" w:cs="Times New Roman"/>
                  <w:b w:val="0"/>
                  <w:bCs w:val="0"/>
                  <w:sz w:val="18"/>
                  <w:szCs w:val="18"/>
                  <w:lang w:val="en-US"/>
                </w:rPr>
                <w:t>E-MTAB-5273</w:t>
              </w:r>
            </w:hyperlink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 xml:space="preserve"> / 5274</w:t>
            </w:r>
          </w:p>
        </w:tc>
        <w:tc>
          <w:tcPr>
            <w:tcW w:w="115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3DDB3E92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Burnham</w:t>
            </w:r>
          </w:p>
        </w:tc>
        <w:tc>
          <w:tcPr>
            <w:tcW w:w="2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EFC363E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 xml:space="preserve">Sepsis due to </w:t>
            </w:r>
            <w:proofErr w:type="spellStart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faecal</w:t>
            </w:r>
            <w:proofErr w:type="spellEnd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 xml:space="preserve"> peritonitis or pneumonia</w:t>
            </w:r>
          </w:p>
        </w:tc>
        <w:tc>
          <w:tcPr>
            <w:tcW w:w="4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4CB99BC6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227</w:t>
            </w:r>
          </w:p>
        </w:tc>
        <w:tc>
          <w:tcPr>
            <w:tcW w:w="24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0799DE10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Median 69 (IQR 54-77)</w:t>
            </w:r>
          </w:p>
        </w:tc>
        <w:tc>
          <w:tcPr>
            <w:tcW w:w="77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34E8CB34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99 (44)</w:t>
            </w:r>
          </w:p>
        </w:tc>
        <w:tc>
          <w:tcPr>
            <w:tcW w:w="9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1C856FD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DBE2497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UK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28E9849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227(100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37503C9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B1EF2A4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1D8101D0" w14:textId="77777777" w:rsidTr="00036199">
        <w:trPr>
          <w:trHeight w:val="390"/>
        </w:trPr>
        <w:tc>
          <w:tcPr>
            <w:tcW w:w="140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1CC1B40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hyperlink r:id="rId12">
              <w:r w:rsidRPr="005B676A">
                <w:rPr>
                  <w:rStyle w:val="Hyperlink"/>
                  <w:rFonts w:ascii="Times New Roman" w:hAnsi="Times New Roman" w:cs="Times New Roman"/>
                  <w:b w:val="0"/>
                  <w:bCs w:val="0"/>
                  <w:sz w:val="18"/>
                  <w:szCs w:val="18"/>
                  <w:lang w:val="en-US"/>
                </w:rPr>
                <w:t>E-MTAB-5638</w:t>
              </w:r>
            </w:hyperlink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E3E3BD2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Almansa</w:t>
            </w:r>
            <w:proofErr w:type="spellEnd"/>
          </w:p>
        </w:tc>
        <w:tc>
          <w:tcPr>
            <w:tcW w:w="2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489AB67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ICU patients with ventilator-associated pneumonia</w:t>
            </w:r>
          </w:p>
        </w:tc>
        <w:tc>
          <w:tcPr>
            <w:tcW w:w="4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081462A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17</w:t>
            </w:r>
          </w:p>
        </w:tc>
        <w:tc>
          <w:tcPr>
            <w:tcW w:w="24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0A6D987F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Median 68 (± 26)</w:t>
            </w:r>
          </w:p>
        </w:tc>
        <w:tc>
          <w:tcPr>
            <w:tcW w:w="77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97FEE72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7 (41)</w:t>
            </w:r>
          </w:p>
        </w:tc>
        <w:tc>
          <w:tcPr>
            <w:tcW w:w="9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BEB48A2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Agilent</w:t>
            </w:r>
          </w:p>
        </w:tc>
        <w:tc>
          <w:tcPr>
            <w:tcW w:w="102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C4E31AF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Spain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ED507AD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D94507D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DE0A0AE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17 (100)</w:t>
            </w:r>
          </w:p>
        </w:tc>
      </w:tr>
      <w:tr w:rsidR="00036199" w:rsidRPr="005B676A" w14:paraId="4EC1332D" w14:textId="77777777" w:rsidTr="00036199">
        <w:trPr>
          <w:trHeight w:val="390"/>
        </w:trPr>
        <w:tc>
          <w:tcPr>
            <w:tcW w:w="140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92F50CA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GlueBuffyHCSS</w:t>
            </w:r>
            <w:proofErr w:type="spellEnd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73B597C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Multiple</w:t>
            </w:r>
          </w:p>
        </w:tc>
        <w:tc>
          <w:tcPr>
            <w:tcW w:w="2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AE4A684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Trauma patients</w:t>
            </w:r>
          </w:p>
        </w:tc>
        <w:tc>
          <w:tcPr>
            <w:tcW w:w="4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0D4DFD6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119</w:t>
            </w:r>
          </w:p>
        </w:tc>
        <w:tc>
          <w:tcPr>
            <w:tcW w:w="24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19BCBF7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Median 33 (IQR 25-43)</w:t>
            </w:r>
          </w:p>
        </w:tc>
        <w:tc>
          <w:tcPr>
            <w:tcW w:w="77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0EC978C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43 (36)</w:t>
            </w:r>
          </w:p>
        </w:tc>
        <w:tc>
          <w:tcPr>
            <w:tcW w:w="9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3F7EC760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DB38EE7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C7E3CBC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45 (38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41ECEC36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92EAD75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74 (62)</w:t>
            </w:r>
          </w:p>
        </w:tc>
      </w:tr>
      <w:tr w:rsidR="00036199" w:rsidRPr="005B676A" w14:paraId="383A411F" w14:textId="77777777" w:rsidTr="00036199">
        <w:trPr>
          <w:trHeight w:val="390"/>
        </w:trPr>
        <w:tc>
          <w:tcPr>
            <w:tcW w:w="140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4D51EBC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hyperlink r:id="rId13">
              <w:r w:rsidRPr="005B676A">
                <w:rPr>
                  <w:rStyle w:val="Hyperlink"/>
                  <w:rFonts w:ascii="Times New Roman" w:hAnsi="Times New Roman" w:cs="Times New Roman"/>
                  <w:b w:val="0"/>
                  <w:bCs w:val="0"/>
                  <w:sz w:val="18"/>
                  <w:szCs w:val="18"/>
                  <w:lang w:val="en-US"/>
                </w:rPr>
                <w:t>GSE13015 (GPL6102)</w:t>
              </w:r>
            </w:hyperlink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F0906E2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Pankla</w:t>
            </w:r>
            <w:proofErr w:type="spellEnd"/>
          </w:p>
        </w:tc>
        <w:tc>
          <w:tcPr>
            <w:tcW w:w="2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859FE37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 xml:space="preserve">Sepsis, many cases from </w:t>
            </w:r>
            <w:proofErr w:type="spellStart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burkholderia</w:t>
            </w:r>
            <w:proofErr w:type="spellEnd"/>
          </w:p>
        </w:tc>
        <w:tc>
          <w:tcPr>
            <w:tcW w:w="4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F7A7653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45</w:t>
            </w:r>
          </w:p>
        </w:tc>
        <w:tc>
          <w:tcPr>
            <w:tcW w:w="24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081A08D3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Median 54 (IQR 48-61)</w:t>
            </w:r>
          </w:p>
        </w:tc>
        <w:tc>
          <w:tcPr>
            <w:tcW w:w="77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9D142BE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19 (42)</w:t>
            </w:r>
          </w:p>
        </w:tc>
        <w:tc>
          <w:tcPr>
            <w:tcW w:w="9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BFA66CA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0461F35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Thailand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4D282D90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45 (100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968CA27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41FEFAA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2A190295" w14:textId="77777777" w:rsidTr="00036199">
        <w:trPr>
          <w:trHeight w:val="390"/>
        </w:trPr>
        <w:tc>
          <w:tcPr>
            <w:tcW w:w="140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DE11F79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hyperlink r:id="rId14">
              <w:r w:rsidRPr="005B676A">
                <w:rPr>
                  <w:rStyle w:val="Hyperlink"/>
                  <w:rFonts w:ascii="Times New Roman" w:hAnsi="Times New Roman" w:cs="Times New Roman"/>
                  <w:b w:val="0"/>
                  <w:bCs w:val="0"/>
                  <w:sz w:val="18"/>
                  <w:szCs w:val="18"/>
                  <w:lang w:val="en-US"/>
                </w:rPr>
                <w:t xml:space="preserve">GSE13015 (GPL6947) </w:t>
              </w:r>
            </w:hyperlink>
          </w:p>
        </w:tc>
        <w:tc>
          <w:tcPr>
            <w:tcW w:w="115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30813D4C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Pankla</w:t>
            </w:r>
            <w:proofErr w:type="spellEnd"/>
          </w:p>
        </w:tc>
        <w:tc>
          <w:tcPr>
            <w:tcW w:w="2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9196C5E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 xml:space="preserve">Sepsis, many cases from </w:t>
            </w:r>
            <w:proofErr w:type="spellStart"/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burkholderia</w:t>
            </w:r>
            <w:proofErr w:type="spellEnd"/>
          </w:p>
        </w:tc>
        <w:tc>
          <w:tcPr>
            <w:tcW w:w="4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0F5F313C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15</w:t>
            </w:r>
          </w:p>
        </w:tc>
        <w:tc>
          <w:tcPr>
            <w:tcW w:w="24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1F09187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Median 49 (IQR 43.5-59.5)</w:t>
            </w:r>
          </w:p>
        </w:tc>
        <w:tc>
          <w:tcPr>
            <w:tcW w:w="77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50BD3DE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9 (60)</w:t>
            </w:r>
          </w:p>
        </w:tc>
        <w:tc>
          <w:tcPr>
            <w:tcW w:w="9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01CBADBD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DD4E713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Thailand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BB1C5AE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15 (100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DF985D8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8907D06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7F6A6834" w14:textId="77777777" w:rsidTr="00036199">
        <w:trPr>
          <w:trHeight w:val="390"/>
        </w:trPr>
        <w:tc>
          <w:tcPr>
            <w:tcW w:w="140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C84D8D6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hyperlink r:id="rId15">
              <w:r w:rsidRPr="005B676A">
                <w:rPr>
                  <w:rStyle w:val="Hyperlink"/>
                  <w:rFonts w:ascii="Times New Roman" w:hAnsi="Times New Roman" w:cs="Times New Roman"/>
                  <w:b w:val="0"/>
                  <w:bCs w:val="0"/>
                  <w:sz w:val="18"/>
                  <w:szCs w:val="18"/>
                  <w:lang w:val="en-US"/>
                </w:rPr>
                <w:t>GSE21802</w:t>
              </w:r>
            </w:hyperlink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F7F40E4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Bermejo-Martin</w:t>
            </w:r>
          </w:p>
        </w:tc>
        <w:tc>
          <w:tcPr>
            <w:tcW w:w="2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3FE938AE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Pandemic H1N1 in ICU</w:t>
            </w:r>
          </w:p>
        </w:tc>
        <w:tc>
          <w:tcPr>
            <w:tcW w:w="4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1303A7B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10</w:t>
            </w:r>
          </w:p>
        </w:tc>
        <w:tc>
          <w:tcPr>
            <w:tcW w:w="24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24087A1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77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0A00A92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9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6C27022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C54B42D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Canada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890E482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99B37F9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10 (100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2BF4944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 w:val="0"/>
                <w:bCs w:val="0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7E286CEE" w14:textId="77777777" w:rsidTr="007C4446">
        <w:trPr>
          <w:trHeight w:val="390"/>
        </w:trPr>
        <w:tc>
          <w:tcPr>
            <w:tcW w:w="140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1E04549" w14:textId="77777777" w:rsidR="00036199" w:rsidRPr="005B676A" w:rsidRDefault="00036199" w:rsidP="007C4446">
            <w:pPr>
              <w:pStyle w:val="TableHeading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lastRenderedPageBreak/>
              <w:t>Study identifier</w:t>
            </w:r>
          </w:p>
        </w:tc>
        <w:tc>
          <w:tcPr>
            <w:tcW w:w="115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43CF022C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irst author</w:t>
            </w:r>
          </w:p>
        </w:tc>
        <w:tc>
          <w:tcPr>
            <w:tcW w:w="2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793272D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tudy description</w:t>
            </w:r>
          </w:p>
        </w:tc>
        <w:tc>
          <w:tcPr>
            <w:tcW w:w="4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352D757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</w:t>
            </w:r>
          </w:p>
        </w:tc>
        <w:tc>
          <w:tcPr>
            <w:tcW w:w="24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C1C1751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ge</w:t>
            </w:r>
          </w:p>
        </w:tc>
        <w:tc>
          <w:tcPr>
            <w:tcW w:w="77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5CB78226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male (%)</w:t>
            </w:r>
          </w:p>
        </w:tc>
        <w:tc>
          <w:tcPr>
            <w:tcW w:w="9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0708D23C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latform</w:t>
            </w:r>
          </w:p>
        </w:tc>
        <w:tc>
          <w:tcPr>
            <w:tcW w:w="102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787606E2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ountry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2F30A0E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l (%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0D5A1F7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Viral (%)</w:t>
            </w:r>
          </w:p>
        </w:tc>
        <w:tc>
          <w:tcPr>
            <w:tcW w:w="96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EB34344" w14:textId="77777777" w:rsidR="00036199" w:rsidRPr="005B676A" w:rsidRDefault="00036199" w:rsidP="007C4446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on-infected (%)</w:t>
            </w:r>
          </w:p>
        </w:tc>
      </w:tr>
      <w:tr w:rsidR="00036199" w:rsidRPr="005B676A" w14:paraId="2489C35C" w14:textId="77777777" w:rsidTr="007C4446">
        <w:trPr>
          <w:trHeight w:val="28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27EB8CAB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16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22098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1280367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erry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5BB7465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tients with active TB and other ID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2112EEF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93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6E65843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16 (IQR 11-26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478F1F8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34 (69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58BA6D1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02F8EC4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K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228CDAC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2 (27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10B1B14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BE9D47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41 (73)</w:t>
            </w:r>
          </w:p>
        </w:tc>
      </w:tr>
      <w:tr w:rsidR="00036199" w:rsidRPr="005B676A" w14:paraId="5A588FFB" w14:textId="77777777" w:rsidTr="007C4446">
        <w:trPr>
          <w:trHeight w:val="25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5418753D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17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25504 (GPL13667)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495696A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mith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19DF4BC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onatal sepsi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266BF95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2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1748B6A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0 (IQR 0-0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5B94D64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 (33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77EE1E7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0512A00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K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36930C2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 (75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42472B6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 (25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F5927C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61A1E38C" w14:textId="77777777" w:rsidTr="007C4446">
        <w:trPr>
          <w:trHeight w:val="37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129865FB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18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25504 (GPL6947)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7B8D00D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mith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6B65E37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onatal sepsi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3ED512D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0F40B99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0 (IQR 0-0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411DB16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 (48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2B2A749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16C767A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K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7ADF236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0 (95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5D5D8AF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 (5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8AA203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3E4E63FD" w14:textId="77777777" w:rsidTr="007C4446">
        <w:trPr>
          <w:trHeight w:val="165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1AA35358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19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27131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06C1168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erdal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3889544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evere H1N1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077282C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4F0FF07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38 (IQR 33-50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3189262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 (14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758A6C7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5A70863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orway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29DAF78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5056CB5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C28AA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50AA1B69" w14:textId="77777777" w:rsidTr="007C4446">
        <w:trPr>
          <w:trHeight w:val="168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605EBEA5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20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28750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2DC4A2B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utherland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6BA26FF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epsis or post-surgical SIR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51AD2BE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1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7B79C4A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09796FE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 (48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12C64D2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5C8B9EE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ustrali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735BB87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 (48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20BFAD8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471E6A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 (52)</w:t>
            </w:r>
          </w:p>
        </w:tc>
      </w:tr>
      <w:tr w:rsidR="00036199" w:rsidRPr="005B676A" w14:paraId="138C8CE2" w14:textId="77777777" w:rsidTr="007C4446">
        <w:trPr>
          <w:trHeight w:val="194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28EA7279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21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28991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453651F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aim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4FF2570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cute dengue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1F02790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3CE992D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67B38D7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6E46C0A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2B59D03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2F967A8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3AE7094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C5C7F4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42E5BA69" w14:textId="77777777" w:rsidTr="007C4446">
        <w:trPr>
          <w:trHeight w:val="37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120580C3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22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29385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7829775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aim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69D3BE1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tients with influenza and other respiratory infection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7B30337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0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03338ED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25 (IQR 22-40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6BFC68F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3 (29)</w:t>
            </w:r>
            <w:r w:rsidRPr="005B676A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b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4D53737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1580B15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051EF5D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0FC9562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0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9F9E57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5C29AAAB" w14:textId="77777777" w:rsidTr="007C4446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022D2B5C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23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30119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19E51A6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nchereau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05329AD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tients with active TB and other ID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016A13A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9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5D80AB5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6.5 (IQR 1.92-11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2C39C88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5 (42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3FCEB08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7756B11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53D5745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9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3EDDCA8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DB0A15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64BE4587" w14:textId="77777777" w:rsidTr="007C4446">
        <w:trPr>
          <w:trHeight w:val="37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458540D5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24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32707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2414F5A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olinay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532021E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ritically ill patients in Brigham \&amp; Women's ICU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12C1F49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4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35D0EB8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56 (IQR 45-59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2AE81CA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 (18)</w:t>
            </w:r>
            <w:r w:rsidRPr="005B676A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US"/>
              </w:rPr>
              <w:t>b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25A08D5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1B59EA9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638962F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28A796B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04CFE2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4 (100)</w:t>
            </w:r>
          </w:p>
        </w:tc>
      </w:tr>
      <w:tr w:rsidR="00036199" w:rsidRPr="005B676A" w14:paraId="4B5741ED" w14:textId="77777777" w:rsidTr="007C4446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727E2A73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25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40012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6D2F78E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rnell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513D60B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l or influenza A pneumonia or SIR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3AB4855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6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3A6BC57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59 (IQR 46.5-67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5383AA9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6 (44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7D354C4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00BD558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ustrali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7A870C5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6 (45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29F209F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 (22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575980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2 (33)</w:t>
            </w:r>
          </w:p>
        </w:tc>
      </w:tr>
      <w:tr w:rsidR="00036199" w:rsidRPr="005B676A" w14:paraId="5629FB95" w14:textId="77777777" w:rsidTr="007C4446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6D891010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26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40165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3E3A366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guyen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5A45687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hildren and adolescents with dengue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33C5FB7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23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4D4CFAB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12 (IQR 10-14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1D3A38D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8 (31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5DA2353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32E14F6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Vietnam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08B0385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6B6E99E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23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D14130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74975D9A" w14:textId="77777777" w:rsidTr="007C4446">
        <w:trPr>
          <w:trHeight w:val="252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23A56463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27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40396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1B08FAF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u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429096C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brile young children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3FF4D08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2DF046B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0.92 (IQR 0.33-1.6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75D5065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3 (43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0860EBC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0941352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25A05A6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 (27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13B80CD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2 (73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6D1402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112BCC24" w14:textId="77777777" w:rsidTr="007C4446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6DEECEAF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28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 xml:space="preserve">GSE40586 </w:t>
              </w:r>
            </w:hyperlink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7D7C059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Lill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19EF28A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ommunity-acquired bacterial meningiti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06F679F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38B0B0A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57 (IQR 53-70.5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6D76911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78A8508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6C2647F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Estoni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13A3075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5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705CD11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3CE6CA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55C70ADD" w14:textId="77777777" w:rsidTr="007C4446">
        <w:trPr>
          <w:trHeight w:val="37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584349C2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29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42026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287178A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erberg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242EB56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hildren with H1N1/09, RSV or bacterial infection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2EF2DBC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9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35E56E0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1.25 (IQR 0.38-4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3DBBDAF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6 (44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6ACCF5D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53FF784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K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0AB6AA9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8 (31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1CBB386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1 (69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57071B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6F0EC2B5" w14:textId="77777777" w:rsidTr="007C4446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4FF89F85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30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42834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100C85F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loom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4B7CF82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l pneumonia or sarcoidosi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1447CCD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2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2189956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3634F5E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0 (49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28CA207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6D4D547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K, France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4AAF53F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4 (17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4336189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D5ACA4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8 (83)</w:t>
            </w:r>
          </w:p>
        </w:tc>
      </w:tr>
      <w:tr w:rsidR="00036199" w:rsidRPr="005B676A" w14:paraId="46BF26C7" w14:textId="77777777" w:rsidTr="007C4446">
        <w:trPr>
          <w:trHeight w:val="194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24508D72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31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47655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414F134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tone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11A33B8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cute anaphylaxi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3E2E538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1247141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4BDAC37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2288C76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74559B5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ustrali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1335674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02C795E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DCEEF4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 (100)</w:t>
            </w:r>
          </w:p>
        </w:tc>
      </w:tr>
      <w:tr w:rsidR="00036199" w:rsidRPr="005B676A" w14:paraId="244C7C2E" w14:textId="77777777" w:rsidTr="007C4446">
        <w:trPr>
          <w:trHeight w:val="181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2E3F8DEA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32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51808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573419E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wissa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04D1BEB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engue patient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7D8DE3C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4768CBD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1A61FDD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3C549E3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15466DC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hailand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49EE8EA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5FE2DC2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8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D24B55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740602B7" w14:textId="77777777" w:rsidTr="007C4446">
        <w:trPr>
          <w:trHeight w:val="202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2544BA71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33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57065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58B150B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azalis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2571C01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eptic shock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17E2FCC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8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7A07867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62 (IQR 54.25-76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0DBED4A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 (32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6CF0FEE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746EF35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rance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5F7B8A9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8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2181495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7E7005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06B616F3" w14:textId="77777777" w:rsidTr="007C4446">
        <w:trPr>
          <w:trHeight w:val="207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25A32E54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34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57183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00350C2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enoi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0E1F2FF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JIA patient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5D81139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3BD97AC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3.6 (IQR 3.3-7.3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2147F81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 (55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61045A7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7F10AE6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3E0061D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2FB651A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066E6E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 (100)</w:t>
            </w:r>
          </w:p>
        </w:tc>
      </w:tr>
      <w:tr w:rsidR="00036199" w:rsidRPr="005B676A" w14:paraId="07548CB1" w14:textId="77777777" w:rsidTr="00036199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4" w:space="0" w:color="auto"/>
            </w:tcBorders>
          </w:tcPr>
          <w:p w14:paraId="129B1DA1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35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60244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4" w:space="0" w:color="auto"/>
            </w:tcBorders>
          </w:tcPr>
          <w:p w14:paraId="63CC77E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uarez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4" w:space="0" w:color="auto"/>
            </w:tcBorders>
          </w:tcPr>
          <w:p w14:paraId="3621B6D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Lower respiratory tract infection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4" w:space="0" w:color="auto"/>
            </w:tcBorders>
          </w:tcPr>
          <w:p w14:paraId="46715D3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3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4" w:space="0" w:color="auto"/>
            </w:tcBorders>
          </w:tcPr>
          <w:p w14:paraId="0612809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63 (IQR 50-77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4" w:space="0" w:color="auto"/>
            </w:tcBorders>
          </w:tcPr>
          <w:p w14:paraId="0EDB163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6 (60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4" w:space="0" w:color="auto"/>
            </w:tcBorders>
          </w:tcPr>
          <w:p w14:paraId="05F0FAA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4" w:space="0" w:color="auto"/>
            </w:tcBorders>
          </w:tcPr>
          <w:p w14:paraId="08CCA00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4" w:space="0" w:color="auto"/>
            </w:tcBorders>
          </w:tcPr>
          <w:p w14:paraId="2D22F6D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2 (24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4" w:space="0" w:color="auto"/>
            </w:tcBorders>
          </w:tcPr>
          <w:p w14:paraId="316483F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1 (76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4" w:space="0" w:color="auto"/>
              <w:right w:val="single" w:sz="2" w:space="0" w:color="000000"/>
            </w:tcBorders>
          </w:tcPr>
          <w:p w14:paraId="7826E60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21C58332" w14:textId="77777777" w:rsidTr="00036199">
        <w:trPr>
          <w:trHeight w:val="376"/>
        </w:trPr>
        <w:tc>
          <w:tcPr>
            <w:tcW w:w="14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6FFBBE" w14:textId="30CF5F1E" w:rsidR="00036199" w:rsidRPr="005B676A" w:rsidRDefault="00036199" w:rsidP="00036199">
            <w:pPr>
              <w:pStyle w:val="TableContents"/>
              <w:keepNext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lastRenderedPageBreak/>
              <w:t>Study identifier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199857" w14:textId="1E80D84B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First author</w:t>
            </w:r>
          </w:p>
        </w:tc>
        <w:tc>
          <w:tcPr>
            <w:tcW w:w="2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F62629" w14:textId="4FF67948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Study description</w:t>
            </w:r>
          </w:p>
        </w:tc>
        <w:tc>
          <w:tcPr>
            <w:tcW w:w="4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22C397" w14:textId="3D97964C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N</w:t>
            </w:r>
          </w:p>
        </w:tc>
        <w:tc>
          <w:tcPr>
            <w:tcW w:w="24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B669C0" w14:textId="7B6DC4F6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Age</w:t>
            </w:r>
          </w:p>
        </w:tc>
        <w:tc>
          <w:tcPr>
            <w:tcW w:w="7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03A1D2" w14:textId="3D2A0C06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Female (%)</w:t>
            </w:r>
          </w:p>
        </w:tc>
        <w:tc>
          <w:tcPr>
            <w:tcW w:w="9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63E289" w14:textId="111C295C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Platform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F6752A" w14:textId="006B6679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Country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F9AC77" w14:textId="3346DE5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Bacterial (%)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5A33C4" w14:textId="40CC73CB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Viral (%)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809449" w14:textId="7E82FCF6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US"/>
              </w:rPr>
              <w:t>Non-infected (%)</w:t>
            </w:r>
          </w:p>
        </w:tc>
      </w:tr>
      <w:tr w:rsidR="00036199" w:rsidRPr="005B676A" w14:paraId="5FC9119B" w14:textId="77777777" w:rsidTr="00036199">
        <w:trPr>
          <w:trHeight w:val="376"/>
        </w:trPr>
        <w:tc>
          <w:tcPr>
            <w:tcW w:w="1404" w:type="dxa"/>
            <w:tcBorders>
              <w:top w:val="single" w:sz="4" w:space="0" w:color="auto"/>
              <w:left w:val="single" w:sz="2" w:space="0" w:color="000000"/>
              <w:bottom w:val="single" w:sz="2" w:space="0" w:color="000000"/>
            </w:tcBorders>
          </w:tcPr>
          <w:p w14:paraId="51A62177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36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61821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top w:val="single" w:sz="4" w:space="0" w:color="auto"/>
              <w:left w:val="single" w:sz="2" w:space="0" w:color="000000"/>
              <w:bottom w:val="single" w:sz="2" w:space="0" w:color="000000"/>
            </w:tcBorders>
          </w:tcPr>
          <w:p w14:paraId="6D5EB0C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oang</w:t>
            </w:r>
          </w:p>
        </w:tc>
        <w:tc>
          <w:tcPr>
            <w:tcW w:w="2371" w:type="dxa"/>
            <w:tcBorders>
              <w:top w:val="single" w:sz="4" w:space="0" w:color="auto"/>
              <w:left w:val="single" w:sz="2" w:space="0" w:color="000000"/>
              <w:bottom w:val="single" w:sz="2" w:space="0" w:color="000000"/>
            </w:tcBorders>
          </w:tcPr>
          <w:p w14:paraId="64B1181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brile patients positive for H1N1, H3N2</w:t>
            </w:r>
          </w:p>
        </w:tc>
        <w:tc>
          <w:tcPr>
            <w:tcW w:w="469" w:type="dxa"/>
            <w:tcBorders>
              <w:top w:val="single" w:sz="4" w:space="0" w:color="auto"/>
              <w:left w:val="single" w:sz="2" w:space="0" w:color="000000"/>
              <w:bottom w:val="single" w:sz="2" w:space="0" w:color="000000"/>
            </w:tcBorders>
          </w:tcPr>
          <w:p w14:paraId="78F5003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8</w:t>
            </w:r>
          </w:p>
        </w:tc>
        <w:tc>
          <w:tcPr>
            <w:tcW w:w="2438" w:type="dxa"/>
            <w:tcBorders>
              <w:top w:val="single" w:sz="4" w:space="0" w:color="auto"/>
              <w:left w:val="single" w:sz="2" w:space="0" w:color="000000"/>
              <w:bottom w:val="single" w:sz="2" w:space="0" w:color="000000"/>
            </w:tcBorders>
          </w:tcPr>
          <w:p w14:paraId="6A15449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40 (IQR 19.75-51)</w:t>
            </w:r>
          </w:p>
        </w:tc>
        <w:tc>
          <w:tcPr>
            <w:tcW w:w="779" w:type="dxa"/>
            <w:tcBorders>
              <w:top w:val="single" w:sz="4" w:space="0" w:color="auto"/>
              <w:left w:val="single" w:sz="2" w:space="0" w:color="000000"/>
              <w:bottom w:val="single" w:sz="2" w:space="0" w:color="000000"/>
            </w:tcBorders>
          </w:tcPr>
          <w:p w14:paraId="4CF5718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4 (50)</w:t>
            </w:r>
          </w:p>
        </w:tc>
        <w:tc>
          <w:tcPr>
            <w:tcW w:w="959" w:type="dxa"/>
            <w:tcBorders>
              <w:top w:val="single" w:sz="4" w:space="0" w:color="auto"/>
              <w:left w:val="single" w:sz="2" w:space="0" w:color="000000"/>
              <w:bottom w:val="single" w:sz="2" w:space="0" w:color="000000"/>
            </w:tcBorders>
          </w:tcPr>
          <w:p w14:paraId="7F1140F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top w:val="single" w:sz="4" w:space="0" w:color="auto"/>
              <w:left w:val="single" w:sz="2" w:space="0" w:color="000000"/>
              <w:bottom w:val="single" w:sz="2" w:space="0" w:color="000000"/>
            </w:tcBorders>
          </w:tcPr>
          <w:p w14:paraId="53F6971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Vietnam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2" w:space="0" w:color="000000"/>
              <w:bottom w:val="single" w:sz="2" w:space="0" w:color="000000"/>
            </w:tcBorders>
          </w:tcPr>
          <w:p w14:paraId="360FAA0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2" w:space="0" w:color="000000"/>
              <w:bottom w:val="single" w:sz="2" w:space="0" w:color="000000"/>
            </w:tcBorders>
          </w:tcPr>
          <w:p w14:paraId="11FA590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8 (100)</w:t>
            </w:r>
          </w:p>
        </w:tc>
        <w:tc>
          <w:tcPr>
            <w:tcW w:w="964" w:type="dxa"/>
            <w:tcBorders>
              <w:top w:val="single" w:sz="4" w:space="0" w:color="auto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4C36723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332395B6" w14:textId="77777777" w:rsidTr="007C4446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3FB54EC9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37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63881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299C48F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oang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6BA709C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awasaki disease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0230364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71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0E9DE60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2.75 (IQR 1.42-4.25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5A8E7DE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9 (40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2780CBD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1319483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4BF4D7B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0B03C6D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AEF232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71 (100)</w:t>
            </w:r>
          </w:p>
        </w:tc>
      </w:tr>
      <w:tr w:rsidR="00036199" w:rsidRPr="005B676A" w14:paraId="01785D2E" w14:textId="77777777" w:rsidTr="007C4446">
        <w:trPr>
          <w:trHeight w:val="37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77333018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38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64456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01C905C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ahajan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17EF5CE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brile infants (60 days of age and younger)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54CC4AA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00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3C58209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0.10 (IQR 0.06-0.13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1BE6FE6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4 (47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07B9613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6DD391F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6893646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9 (44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7980B6A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1 (56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9ED58E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1668EA09" w14:textId="77777777" w:rsidTr="007C4446">
        <w:trPr>
          <w:trHeight w:val="37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019B573A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39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65682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3F6DF15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cicluna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77CF539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uspected but negative for CAP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67C71BC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5C8088A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59 (IQR 48-67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4A07BB8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 (33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25B1CE6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3147631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etherlands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1AB21D6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3E1E2E3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6E0BAB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3 (100)</w:t>
            </w:r>
          </w:p>
        </w:tc>
      </w:tr>
      <w:tr w:rsidR="00036199" w:rsidRPr="005B676A" w14:paraId="5211B3E1" w14:textId="77777777" w:rsidTr="007C4446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51E71B08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40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66099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2A04F1D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weeney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1ABEF9E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ediatric ICU (sepsis, septic shock, or SIRS)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2B861E9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50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53502A2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2.45 (IQR 1-5.88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456DBC7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6 (37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1DE4C23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6BFC1B7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41B6696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9 (73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0DF5EDF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 (7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EB7890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0 (20)</w:t>
            </w:r>
          </w:p>
        </w:tc>
      </w:tr>
      <w:tr w:rsidR="00036199" w:rsidRPr="005B676A" w14:paraId="101D29DA" w14:textId="77777777" w:rsidTr="007C4446">
        <w:trPr>
          <w:trHeight w:val="37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0C2E97C2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41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67059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728098D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einonen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4A75104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hildren with HRV infection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07FE646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0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455EEA3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0.83 (IQR 0.3-1.29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654BD9D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7 (34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29F08D6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0C6D9E2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64583F8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288A6C0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0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15EE25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490D0C2A" w14:textId="77777777" w:rsidTr="007C4446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49DB3D4D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42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68310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7ACB9A2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hai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6FE5823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utpatients with acute respiratory viral infection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52C14CB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4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5CA93FD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20.96 (IQR 20.09-22.77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6402940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4 (52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51F700C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0BE6B44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2C9DFE2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442BDE2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4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1F6830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6DD7E401" w14:textId="77777777" w:rsidTr="007C4446">
        <w:trPr>
          <w:trHeight w:val="37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14988DB0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43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69528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3B80580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Khaenam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45BDDC2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Sepsis, many cases from </w:t>
            </w: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urkholderia</w:t>
            </w:r>
            <w:proofErr w:type="spellEnd"/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1FB2EB2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3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2DF4191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nknown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0873BD6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4 (53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5B370DA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6A12F68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hailand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7488DB2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83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414D65C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145624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29715DE1" w14:textId="77777777" w:rsidTr="007C4446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0E52ECA2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44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72810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1E4CB67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erberg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000145E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hildren with H1N1/09, RSV or bacterial infection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4BE48C9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5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19F30BA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1.83 (IQR 0.88-3.29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1C12B1E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 (47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143EBEA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46251C8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K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18C45DA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 (33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4049BE1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 (67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80F2E5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146E61DD" w14:textId="77777777" w:rsidTr="007C4446">
        <w:trPr>
          <w:trHeight w:val="37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7D2B42E6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45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73461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7FB25A4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right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783F39C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hildren with various IDs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2C98603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08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6CB0A8A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2.79 (IQR 0.92-8.81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5042D3C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43 (46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2EC258D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70D840F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K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334161C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2 (17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6E50061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4 (31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F06D6E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62 (52)</w:t>
            </w:r>
          </w:p>
        </w:tc>
      </w:tr>
      <w:tr w:rsidR="00036199" w:rsidRPr="005B676A" w14:paraId="7E40B9E3" w14:textId="77777777" w:rsidTr="007C4446">
        <w:trPr>
          <w:trHeight w:val="572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69AD12E1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46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77087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2FBA396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de </w:t>
            </w: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teenhuijsen</w:t>
            </w:r>
            <w:proofErr w:type="spellEnd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iters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1638DAF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hildren with RSV infection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1E35189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1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75FC163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0.45 (IQR 0.14-0.69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62EC336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6 (39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1A7C31D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2991970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515C5DD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5F88903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1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512688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02C228BB" w14:textId="77777777" w:rsidTr="007C4446">
        <w:trPr>
          <w:trHeight w:val="208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1428382C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47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77791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65FFA97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lassais</w:t>
            </w:r>
            <w:proofErr w:type="spellEnd"/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1C14AD3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evere burn shock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604519C6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55FAAD2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48 (IQR 40.25-55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0CD0898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 (30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3739D9C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ffymetrix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4163EB2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rance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314009E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00C9F17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E411B53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0 (100)</w:t>
            </w:r>
          </w:p>
        </w:tc>
      </w:tr>
      <w:tr w:rsidR="00036199" w:rsidRPr="005B676A" w14:paraId="7F228063" w14:textId="77777777" w:rsidTr="007C4446">
        <w:trPr>
          <w:trHeight w:val="37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6DA14A40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48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82050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5FAA5B8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ng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2587537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oderate and severe influenza infection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539ADAB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4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76C6A048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64.5 (IQR 48.5-74.25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3CFFF4A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 (42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42586B60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gilent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551C262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ermany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33EF9B2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0A20E95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4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BA54A5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0EBF2153" w14:textId="77777777" w:rsidTr="007C4446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69A4556A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49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103842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606DC2A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odriguez-Fernandez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6DD1B09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hildren with RSV infection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2070CA4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2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220DDB6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0.25 (IQR 0.17-0.44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08A668F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3 (37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73168DB2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4346D30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0F1BC7C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37CC1B9F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2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4C860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23B0878C" w14:textId="77777777" w:rsidTr="007C4446">
        <w:trPr>
          <w:trHeight w:val="376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556E3203" w14:textId="77777777" w:rsidR="00036199" w:rsidRPr="005B676A" w:rsidRDefault="00036199" w:rsidP="007C4446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50">
              <w:r w:rsidRPr="005B676A">
                <w:rPr>
                  <w:rStyle w:val="Hyperlink"/>
                  <w:rFonts w:ascii="Times New Roman" w:hAnsi="Times New Roman" w:cs="Times New Roman"/>
                  <w:sz w:val="18"/>
                  <w:szCs w:val="18"/>
                  <w:lang w:val="en-US"/>
                </w:rPr>
                <w:t>GSE111368</w:t>
              </w:r>
            </w:hyperlink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7F81742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Dunning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2451FEE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Adults </w:t>
            </w:r>
            <w:proofErr w:type="spell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hospitalised</w:t>
            </w:r>
            <w:proofErr w:type="spellEnd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with influenza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78AD55D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3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2CC3C69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38 (IQR 29-49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6DA7723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8 (55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4BD67C0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llumina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7E60174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K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476A656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57C1BDA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3 (100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E96365E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4E8121A7" w14:textId="77777777" w:rsidTr="007C4446">
        <w:trPr>
          <w:trHeight w:val="390"/>
        </w:trPr>
        <w:tc>
          <w:tcPr>
            <w:tcW w:w="1404" w:type="dxa"/>
            <w:tcBorders>
              <w:left w:val="single" w:sz="2" w:space="0" w:color="000000"/>
              <w:bottom w:val="single" w:sz="2" w:space="0" w:color="000000"/>
            </w:tcBorders>
          </w:tcPr>
          <w:p w14:paraId="464CBFB4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AUS-NS </w:t>
            </w:r>
          </w:p>
        </w:tc>
        <w:tc>
          <w:tcPr>
            <w:tcW w:w="1154" w:type="dxa"/>
            <w:tcBorders>
              <w:left w:val="single" w:sz="2" w:space="0" w:color="000000"/>
              <w:bottom w:val="single" w:sz="2" w:space="0" w:color="000000"/>
            </w:tcBorders>
          </w:tcPr>
          <w:p w14:paraId="09633EED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Tang</w:t>
            </w:r>
          </w:p>
        </w:tc>
        <w:tc>
          <w:tcPr>
            <w:tcW w:w="2371" w:type="dxa"/>
            <w:tcBorders>
              <w:left w:val="single" w:sz="2" w:space="0" w:color="000000"/>
              <w:bottom w:val="single" w:sz="2" w:space="0" w:color="000000"/>
            </w:tcBorders>
          </w:tcPr>
          <w:p w14:paraId="3F71B81B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tients with infections; primarily influenza</w:t>
            </w:r>
          </w:p>
        </w:tc>
        <w:tc>
          <w:tcPr>
            <w:tcW w:w="469" w:type="dxa"/>
            <w:tcBorders>
              <w:left w:val="single" w:sz="2" w:space="0" w:color="000000"/>
              <w:bottom w:val="single" w:sz="2" w:space="0" w:color="000000"/>
            </w:tcBorders>
          </w:tcPr>
          <w:p w14:paraId="08B0AB8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54</w:t>
            </w:r>
          </w:p>
        </w:tc>
        <w:tc>
          <w:tcPr>
            <w:tcW w:w="2438" w:type="dxa"/>
            <w:tcBorders>
              <w:left w:val="single" w:sz="2" w:space="0" w:color="000000"/>
              <w:bottom w:val="single" w:sz="2" w:space="0" w:color="000000"/>
            </w:tcBorders>
          </w:tcPr>
          <w:p w14:paraId="7CB0BA45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54 (IQR 35-68)</w:t>
            </w:r>
          </w:p>
        </w:tc>
        <w:tc>
          <w:tcPr>
            <w:tcW w:w="779" w:type="dxa"/>
            <w:tcBorders>
              <w:left w:val="single" w:sz="2" w:space="0" w:color="000000"/>
              <w:bottom w:val="single" w:sz="2" w:space="0" w:color="000000"/>
            </w:tcBorders>
          </w:tcPr>
          <w:p w14:paraId="22E6E8A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39 (55)</w:t>
            </w:r>
          </w:p>
        </w:tc>
        <w:tc>
          <w:tcPr>
            <w:tcW w:w="959" w:type="dxa"/>
            <w:tcBorders>
              <w:left w:val="single" w:sz="2" w:space="0" w:color="000000"/>
              <w:bottom w:val="single" w:sz="2" w:space="0" w:color="000000"/>
            </w:tcBorders>
          </w:tcPr>
          <w:p w14:paraId="0F78CEDA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anoString</w:t>
            </w:r>
          </w:p>
        </w:tc>
        <w:tc>
          <w:tcPr>
            <w:tcW w:w="1029" w:type="dxa"/>
            <w:tcBorders>
              <w:left w:val="single" w:sz="2" w:space="0" w:color="000000"/>
              <w:bottom w:val="single" w:sz="2" w:space="0" w:color="000000"/>
            </w:tcBorders>
          </w:tcPr>
          <w:p w14:paraId="28A435CC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ustralia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3EB09A37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59 (23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</w:tcBorders>
          </w:tcPr>
          <w:p w14:paraId="18191849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95 (77)</w:t>
            </w:r>
          </w:p>
        </w:tc>
        <w:tc>
          <w:tcPr>
            <w:tcW w:w="964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5C55601" w14:textId="77777777" w:rsidR="00036199" w:rsidRPr="005B676A" w:rsidRDefault="00036199" w:rsidP="007C4446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</w:tbl>
    <w:p w14:paraId="4AF4F3D6" w14:textId="2EC43B04" w:rsidR="00036199" w:rsidRPr="005B676A" w:rsidRDefault="00036199" w:rsidP="00036199">
      <w:pPr>
        <w:rPr>
          <w:rFonts w:ascii="Times New Roman" w:hAnsi="Times New Roman" w:cs="Times New Roman"/>
          <w:b/>
          <w:bCs/>
          <w:sz w:val="18"/>
          <w:szCs w:val="18"/>
          <w:lang w:val="en-US"/>
        </w:rPr>
      </w:pPr>
      <w:r w:rsidRPr="005B676A">
        <w:rPr>
          <w:rFonts w:ascii="Times New Roman" w:hAnsi="Times New Roman" w:cs="Times New Roman"/>
          <w:sz w:val="18"/>
          <w:szCs w:val="18"/>
          <w:lang w:val="en-US"/>
        </w:rPr>
        <w:t xml:space="preserve">ID = Infectious Disease; COPD = Chronic Obstructive Pulmonary Disease; ICU = Intensive Care Unit, CAP = Community-Acquired Pneumonia; SIRS = Systemic Inflammatory Response Syndrome; TB = Tuberculosis; SJIA = Systemic Juvenile Idiopathic Arthritis; HRV = Human Rhinovirus; RSV = Respiratory Syncytial Virus. </w:t>
      </w:r>
      <w:r w:rsidRPr="005B676A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a</w:t>
      </w:r>
      <w:r w:rsidRPr="005B676A">
        <w:rPr>
          <w:rFonts w:ascii="Times New Roman" w:hAnsi="Times New Roman" w:cs="Times New Roman"/>
          <w:sz w:val="18"/>
          <w:szCs w:val="18"/>
          <w:lang w:val="en-US"/>
        </w:rPr>
        <w:t xml:space="preserve">Study description is taken from the study’s corresponding publication and includes some patients that were excluded from the training set. </w:t>
      </w:r>
      <w:r w:rsidRPr="005B676A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b</w:t>
      </w:r>
      <w:r w:rsidRPr="005B676A">
        <w:rPr>
          <w:rFonts w:ascii="Times New Roman" w:hAnsi="Times New Roman" w:cs="Times New Roman"/>
          <w:sz w:val="18"/>
          <w:szCs w:val="18"/>
          <w:lang w:val="en-US"/>
        </w:rPr>
        <w:t>Numbers and percentages shown reflect the fact that some patients in the study had unknown/unreported sex.</w:t>
      </w:r>
    </w:p>
    <w:p w14:paraId="323B2F5C" w14:textId="77777777" w:rsidR="00036199" w:rsidRPr="005B676A" w:rsidRDefault="00036199" w:rsidP="00036199">
      <w:pPr>
        <w:rPr>
          <w:rFonts w:ascii="Times New Roman" w:hAnsi="Times New Roman" w:cs="Times New Roman"/>
          <w:b/>
          <w:bCs/>
          <w:sz w:val="18"/>
          <w:szCs w:val="18"/>
          <w:lang w:val="en-US"/>
        </w:rPr>
        <w:sectPr w:rsidR="00036199" w:rsidRPr="005B676A">
          <w:pgSz w:w="15840" w:h="12240" w:orient="landscape"/>
          <w:pgMar w:top="1134" w:right="1134" w:bottom="1134" w:left="1134" w:header="0" w:footer="0" w:gutter="0"/>
          <w:cols w:space="720"/>
          <w:formProt w:val="0"/>
          <w:docGrid w:linePitch="600" w:charSpace="32768"/>
        </w:sectPr>
      </w:pPr>
    </w:p>
    <w:p w14:paraId="7F9EA297" w14:textId="0B224AA9" w:rsidR="00036199" w:rsidRPr="005B676A" w:rsidRDefault="00036199" w:rsidP="00036199">
      <w:pPr>
        <w:rPr>
          <w:rFonts w:ascii="Times New Roman" w:hAnsi="Times New Roman" w:cs="Times New Roman"/>
          <w:b/>
          <w:bCs/>
          <w:sz w:val="18"/>
          <w:szCs w:val="18"/>
          <w:lang w:val="en-US"/>
        </w:rPr>
      </w:pPr>
      <w:r w:rsidRPr="005B676A">
        <w:rPr>
          <w:rFonts w:ascii="Times New Roman" w:hAnsi="Times New Roman" w:cs="Times New Roman"/>
          <w:b/>
          <w:bCs/>
          <w:sz w:val="20"/>
          <w:szCs w:val="20"/>
          <w:lang w:val="en-US"/>
        </w:rPr>
        <w:lastRenderedPageBreak/>
        <w:t xml:space="preserve">Supplemental Table 5c. </w:t>
      </w:r>
      <w:r w:rsidRPr="005B676A">
        <w:rPr>
          <w:rFonts w:ascii="Times New Roman" w:hAnsi="Times New Roman" w:cs="Times New Roman"/>
          <w:sz w:val="20"/>
          <w:szCs w:val="20"/>
          <w:lang w:val="en-US"/>
        </w:rPr>
        <w:t>Patient characteristics and composition of validation studies for IMX-BVN-</w:t>
      </w:r>
      <w:proofErr w:type="gramStart"/>
      <w:r w:rsidRPr="005B676A">
        <w:rPr>
          <w:rFonts w:ascii="Times New Roman" w:hAnsi="Times New Roman" w:cs="Times New Roman"/>
          <w:sz w:val="20"/>
          <w:szCs w:val="20"/>
          <w:lang w:val="en-US"/>
        </w:rPr>
        <w:t>2.</w:t>
      </w:r>
      <w:r w:rsidRPr="005B676A">
        <w:rPr>
          <w:rFonts w:ascii="Times New Roman" w:hAnsi="Times New Roman" w:cs="Times New Roman"/>
          <w:sz w:val="18"/>
          <w:szCs w:val="18"/>
          <w:lang w:val="en-US"/>
        </w:rPr>
        <w:t>.</w:t>
      </w:r>
      <w:proofErr w:type="gramEnd"/>
    </w:p>
    <w:tbl>
      <w:tblPr>
        <w:tblpPr w:leftFromText="180" w:rightFromText="180" w:vertAnchor="page" w:horzAnchor="margin" w:tblpY="1781"/>
        <w:tblW w:w="13663" w:type="dxa"/>
        <w:tblCellMar>
          <w:top w:w="29" w:type="dxa"/>
          <w:left w:w="29" w:type="dxa"/>
          <w:bottom w:w="29" w:type="dxa"/>
          <w:right w:w="29" w:type="dxa"/>
        </w:tblCellMar>
        <w:tblLook w:val="0000" w:firstRow="0" w:lastRow="0" w:firstColumn="0" w:lastColumn="0" w:noHBand="0" w:noVBand="0"/>
      </w:tblPr>
      <w:tblGrid>
        <w:gridCol w:w="1796"/>
        <w:gridCol w:w="3969"/>
        <w:gridCol w:w="531"/>
        <w:gridCol w:w="2530"/>
        <w:gridCol w:w="962"/>
        <w:gridCol w:w="963"/>
        <w:gridCol w:w="963"/>
        <w:gridCol w:w="961"/>
        <w:gridCol w:w="988"/>
      </w:tblGrid>
      <w:tr w:rsidR="00036199" w:rsidRPr="005B676A" w14:paraId="1D6997CE" w14:textId="77777777" w:rsidTr="00036199">
        <w:tc>
          <w:tcPr>
            <w:tcW w:w="179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32E2DE0" w14:textId="77777777" w:rsidR="00036199" w:rsidRPr="005B676A" w:rsidRDefault="00036199" w:rsidP="00036199">
            <w:pPr>
              <w:pStyle w:val="TableHeading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tudy identifier</w:t>
            </w:r>
          </w:p>
        </w:tc>
        <w:tc>
          <w:tcPr>
            <w:tcW w:w="396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6DA2B3BA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tudy description</w:t>
            </w:r>
          </w:p>
        </w:tc>
        <w:tc>
          <w:tcPr>
            <w:tcW w:w="5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5D5E01B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</w:t>
            </w:r>
          </w:p>
        </w:tc>
        <w:tc>
          <w:tcPr>
            <w:tcW w:w="253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49033743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Age</w:t>
            </w:r>
          </w:p>
        </w:tc>
        <w:tc>
          <w:tcPr>
            <w:tcW w:w="96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B6BDBCF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Female (%)</w:t>
            </w:r>
          </w:p>
        </w:tc>
        <w:tc>
          <w:tcPr>
            <w:tcW w:w="9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13DC5F35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Country</w:t>
            </w:r>
          </w:p>
        </w:tc>
        <w:tc>
          <w:tcPr>
            <w:tcW w:w="96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083D20EA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Bacterial (%)</w:t>
            </w:r>
          </w:p>
        </w:tc>
        <w:tc>
          <w:tcPr>
            <w:tcW w:w="96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</w:tcBorders>
          </w:tcPr>
          <w:p w14:paraId="2C246E60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Viral (%)</w:t>
            </w:r>
          </w:p>
        </w:tc>
        <w:tc>
          <w:tcPr>
            <w:tcW w:w="98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CAB29A7" w14:textId="77777777" w:rsidR="00036199" w:rsidRPr="005B676A" w:rsidRDefault="00036199" w:rsidP="00036199">
            <w:pPr>
              <w:pStyle w:val="TableHeading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Noninfected (%)</w:t>
            </w:r>
          </w:p>
        </w:tc>
      </w:tr>
      <w:tr w:rsidR="00036199" w:rsidRPr="005B676A" w14:paraId="57ABB439" w14:textId="77777777" w:rsidTr="00036199">
        <w:tc>
          <w:tcPr>
            <w:tcW w:w="1796" w:type="dxa"/>
            <w:tcBorders>
              <w:left w:val="single" w:sz="2" w:space="0" w:color="000000"/>
              <w:bottom w:val="single" w:sz="2" w:space="0" w:color="000000"/>
            </w:tcBorders>
          </w:tcPr>
          <w:p w14:paraId="76F16CC9" w14:textId="77777777" w:rsidR="00036199" w:rsidRPr="005B676A" w:rsidRDefault="00036199" w:rsidP="00036199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F-03</w:t>
            </w:r>
          </w:p>
        </w:tc>
        <w:tc>
          <w:tcPr>
            <w:tcW w:w="3969" w:type="dxa"/>
            <w:tcBorders>
              <w:left w:val="single" w:sz="2" w:space="0" w:color="000000"/>
              <w:bottom w:val="single" w:sz="2" w:space="0" w:color="000000"/>
            </w:tcBorders>
          </w:tcPr>
          <w:p w14:paraId="26E748A4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tients with viral infection; collected by nasal swab</w:t>
            </w:r>
          </w:p>
        </w:tc>
        <w:tc>
          <w:tcPr>
            <w:tcW w:w="531" w:type="dxa"/>
            <w:tcBorders>
              <w:left w:val="single" w:sz="2" w:space="0" w:color="000000"/>
              <w:bottom w:val="single" w:sz="2" w:space="0" w:color="000000"/>
            </w:tcBorders>
          </w:tcPr>
          <w:p w14:paraId="11DA8B88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7</w:t>
            </w:r>
          </w:p>
        </w:tc>
        <w:tc>
          <w:tcPr>
            <w:tcW w:w="2530" w:type="dxa"/>
            <w:tcBorders>
              <w:left w:val="single" w:sz="2" w:space="0" w:color="000000"/>
              <w:bottom w:val="single" w:sz="2" w:space="0" w:color="000000"/>
            </w:tcBorders>
          </w:tcPr>
          <w:p w14:paraId="08278C9E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28 (IQR 24-37)</w:t>
            </w:r>
          </w:p>
        </w:tc>
        <w:tc>
          <w:tcPr>
            <w:tcW w:w="962" w:type="dxa"/>
            <w:tcBorders>
              <w:left w:val="single" w:sz="2" w:space="0" w:color="000000"/>
              <w:bottom w:val="single" w:sz="2" w:space="0" w:color="000000"/>
            </w:tcBorders>
          </w:tcPr>
          <w:p w14:paraId="704A4351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 (37)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6C0563EC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dia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25D74B59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1" w:type="dxa"/>
            <w:tcBorders>
              <w:left w:val="single" w:sz="2" w:space="0" w:color="000000"/>
              <w:bottom w:val="single" w:sz="2" w:space="0" w:color="000000"/>
            </w:tcBorders>
          </w:tcPr>
          <w:p w14:paraId="4F725D7D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7 (100)</w:t>
            </w:r>
          </w:p>
        </w:tc>
        <w:tc>
          <w:tcPr>
            <w:tcW w:w="988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1795B2D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1EFFB912" w14:textId="77777777" w:rsidTr="00036199">
        <w:tc>
          <w:tcPr>
            <w:tcW w:w="1796" w:type="dxa"/>
            <w:tcBorders>
              <w:left w:val="single" w:sz="2" w:space="0" w:color="000000"/>
              <w:bottom w:val="single" w:sz="2" w:space="0" w:color="000000"/>
            </w:tcBorders>
          </w:tcPr>
          <w:p w14:paraId="712DD7AE" w14:textId="77777777" w:rsidR="00036199" w:rsidRPr="005B676A" w:rsidRDefault="00036199" w:rsidP="00036199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F-IIS-01</w:t>
            </w:r>
          </w:p>
        </w:tc>
        <w:tc>
          <w:tcPr>
            <w:tcW w:w="3969" w:type="dxa"/>
            <w:tcBorders>
              <w:left w:val="single" w:sz="2" w:space="0" w:color="000000"/>
              <w:bottom w:val="single" w:sz="2" w:space="0" w:color="000000"/>
            </w:tcBorders>
          </w:tcPr>
          <w:p w14:paraId="06B81A69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CU patients with various IDs</w:t>
            </w:r>
          </w:p>
        </w:tc>
        <w:tc>
          <w:tcPr>
            <w:tcW w:w="531" w:type="dxa"/>
            <w:tcBorders>
              <w:left w:val="single" w:sz="2" w:space="0" w:color="000000"/>
              <w:bottom w:val="single" w:sz="2" w:space="0" w:color="000000"/>
            </w:tcBorders>
          </w:tcPr>
          <w:p w14:paraId="5FD9ECB5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09</w:t>
            </w:r>
          </w:p>
        </w:tc>
        <w:tc>
          <w:tcPr>
            <w:tcW w:w="2530" w:type="dxa"/>
            <w:tcBorders>
              <w:left w:val="single" w:sz="2" w:space="0" w:color="000000"/>
              <w:bottom w:val="single" w:sz="2" w:space="0" w:color="000000"/>
            </w:tcBorders>
          </w:tcPr>
          <w:p w14:paraId="465ACF4B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66 (IQR 56-75)</w:t>
            </w:r>
          </w:p>
        </w:tc>
        <w:tc>
          <w:tcPr>
            <w:tcW w:w="962" w:type="dxa"/>
            <w:tcBorders>
              <w:left w:val="single" w:sz="2" w:space="0" w:color="000000"/>
              <w:bottom w:val="single" w:sz="2" w:space="0" w:color="000000"/>
            </w:tcBorders>
          </w:tcPr>
          <w:p w14:paraId="24CF4D89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8 (44)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3FDE39B7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4B58FD1E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70 (64)</w:t>
            </w:r>
          </w:p>
        </w:tc>
        <w:tc>
          <w:tcPr>
            <w:tcW w:w="961" w:type="dxa"/>
            <w:tcBorders>
              <w:left w:val="single" w:sz="2" w:space="0" w:color="000000"/>
              <w:bottom w:val="single" w:sz="2" w:space="0" w:color="000000"/>
            </w:tcBorders>
          </w:tcPr>
          <w:p w14:paraId="2FF3475C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4 (13)</w:t>
            </w:r>
          </w:p>
        </w:tc>
        <w:tc>
          <w:tcPr>
            <w:tcW w:w="988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30557A2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5 (23)</w:t>
            </w:r>
          </w:p>
        </w:tc>
      </w:tr>
      <w:tr w:rsidR="00036199" w:rsidRPr="005B676A" w14:paraId="755BBE9F" w14:textId="77777777" w:rsidTr="00036199">
        <w:tc>
          <w:tcPr>
            <w:tcW w:w="1796" w:type="dxa"/>
            <w:tcBorders>
              <w:left w:val="single" w:sz="2" w:space="0" w:color="000000"/>
              <w:bottom w:val="single" w:sz="2" w:space="0" w:color="000000"/>
            </w:tcBorders>
          </w:tcPr>
          <w:p w14:paraId="536BAB80" w14:textId="77777777" w:rsidR="00036199" w:rsidRPr="005B676A" w:rsidRDefault="00036199" w:rsidP="00036199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F-IIS-04</w:t>
            </w:r>
          </w:p>
        </w:tc>
        <w:tc>
          <w:tcPr>
            <w:tcW w:w="3969" w:type="dxa"/>
            <w:tcBorders>
              <w:left w:val="single" w:sz="2" w:space="0" w:color="000000"/>
              <w:bottom w:val="single" w:sz="2" w:space="0" w:color="000000"/>
            </w:tcBorders>
          </w:tcPr>
          <w:p w14:paraId="649F1DAC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Bacterial-infected patients from ICU </w:t>
            </w:r>
          </w:p>
        </w:tc>
        <w:tc>
          <w:tcPr>
            <w:tcW w:w="531" w:type="dxa"/>
            <w:tcBorders>
              <w:left w:val="single" w:sz="2" w:space="0" w:color="000000"/>
              <w:bottom w:val="single" w:sz="2" w:space="0" w:color="000000"/>
            </w:tcBorders>
          </w:tcPr>
          <w:p w14:paraId="474236F6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2530" w:type="dxa"/>
            <w:tcBorders>
              <w:left w:val="single" w:sz="2" w:space="0" w:color="000000"/>
              <w:bottom w:val="single" w:sz="2" w:space="0" w:color="000000"/>
            </w:tcBorders>
          </w:tcPr>
          <w:p w14:paraId="52434F49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72 (IQR 56.5-76.75)</w:t>
            </w:r>
          </w:p>
        </w:tc>
        <w:tc>
          <w:tcPr>
            <w:tcW w:w="962" w:type="dxa"/>
            <w:tcBorders>
              <w:left w:val="single" w:sz="2" w:space="0" w:color="000000"/>
              <w:bottom w:val="single" w:sz="2" w:space="0" w:color="000000"/>
            </w:tcBorders>
          </w:tcPr>
          <w:p w14:paraId="7B458E24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2 (40)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366AE720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Greece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3E318DC4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30 (100)</w:t>
            </w:r>
          </w:p>
        </w:tc>
        <w:tc>
          <w:tcPr>
            <w:tcW w:w="961" w:type="dxa"/>
            <w:tcBorders>
              <w:left w:val="single" w:sz="2" w:space="0" w:color="000000"/>
              <w:bottom w:val="single" w:sz="2" w:space="0" w:color="000000"/>
            </w:tcBorders>
          </w:tcPr>
          <w:p w14:paraId="0E187B90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88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C48F13E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0921DD28" w14:textId="77777777" w:rsidTr="00036199">
        <w:tc>
          <w:tcPr>
            <w:tcW w:w="1796" w:type="dxa"/>
            <w:tcBorders>
              <w:left w:val="single" w:sz="2" w:space="0" w:color="000000"/>
              <w:bottom w:val="single" w:sz="2" w:space="0" w:color="000000"/>
            </w:tcBorders>
          </w:tcPr>
          <w:p w14:paraId="5BACD791" w14:textId="77777777" w:rsidR="00036199" w:rsidRPr="005B676A" w:rsidRDefault="00036199" w:rsidP="00036199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F-IIS-10</w:t>
            </w:r>
          </w:p>
        </w:tc>
        <w:tc>
          <w:tcPr>
            <w:tcW w:w="3969" w:type="dxa"/>
            <w:tcBorders>
              <w:left w:val="single" w:sz="2" w:space="0" w:color="000000"/>
              <w:bottom w:val="single" w:sz="2" w:space="0" w:color="000000"/>
            </w:tcBorders>
          </w:tcPr>
          <w:p w14:paraId="10D6AE9E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Bacterial-infected patients from ICU </w:t>
            </w:r>
          </w:p>
        </w:tc>
        <w:tc>
          <w:tcPr>
            <w:tcW w:w="531" w:type="dxa"/>
            <w:tcBorders>
              <w:left w:val="single" w:sz="2" w:space="0" w:color="000000"/>
              <w:bottom w:val="single" w:sz="2" w:space="0" w:color="000000"/>
            </w:tcBorders>
          </w:tcPr>
          <w:p w14:paraId="16F5AE2E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2</w:t>
            </w:r>
          </w:p>
        </w:tc>
        <w:tc>
          <w:tcPr>
            <w:tcW w:w="2530" w:type="dxa"/>
            <w:tcBorders>
              <w:left w:val="single" w:sz="2" w:space="0" w:color="000000"/>
              <w:bottom w:val="single" w:sz="2" w:space="0" w:color="000000"/>
            </w:tcBorders>
          </w:tcPr>
          <w:p w14:paraId="6A27D8D3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68.5 (IQR 60.25-79.75)</w:t>
            </w:r>
          </w:p>
        </w:tc>
        <w:tc>
          <w:tcPr>
            <w:tcW w:w="962" w:type="dxa"/>
            <w:tcBorders>
              <w:left w:val="single" w:sz="2" w:space="0" w:color="000000"/>
              <w:bottom w:val="single" w:sz="2" w:space="0" w:color="000000"/>
            </w:tcBorders>
          </w:tcPr>
          <w:p w14:paraId="15B606BF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4 (57)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032D9D0A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07EE3F56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42 (100)</w:t>
            </w:r>
          </w:p>
        </w:tc>
        <w:tc>
          <w:tcPr>
            <w:tcW w:w="961" w:type="dxa"/>
            <w:tcBorders>
              <w:left w:val="single" w:sz="2" w:space="0" w:color="000000"/>
              <w:bottom w:val="single" w:sz="2" w:space="0" w:color="000000"/>
            </w:tcBorders>
          </w:tcPr>
          <w:p w14:paraId="5A006A49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88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CFA4B26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  <w:tr w:rsidR="00036199" w:rsidRPr="005B676A" w14:paraId="465CE807" w14:textId="77777777" w:rsidTr="00036199">
        <w:tc>
          <w:tcPr>
            <w:tcW w:w="1796" w:type="dxa"/>
            <w:tcBorders>
              <w:left w:val="single" w:sz="2" w:space="0" w:color="000000"/>
              <w:bottom w:val="single" w:sz="2" w:space="0" w:color="000000"/>
            </w:tcBorders>
          </w:tcPr>
          <w:p w14:paraId="732DEDAB" w14:textId="77777777" w:rsidR="00036199" w:rsidRPr="005B676A" w:rsidRDefault="00036199" w:rsidP="00036199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hyperlink r:id="rId51">
              <w:r w:rsidRPr="005B676A">
                <w:rPr>
                  <w:rFonts w:ascii="Times New Roman" w:hAnsi="Times New Roman" w:cs="Times New Roman"/>
                  <w:sz w:val="18"/>
                  <w:szCs w:val="18"/>
                  <w:lang w:val="en-US"/>
                </w:rPr>
                <w:t>INF-IIS-19</w:t>
              </w:r>
            </w:hyperlink>
          </w:p>
        </w:tc>
        <w:tc>
          <w:tcPr>
            <w:tcW w:w="3969" w:type="dxa"/>
            <w:tcBorders>
              <w:left w:val="single" w:sz="2" w:space="0" w:color="000000"/>
              <w:bottom w:val="single" w:sz="2" w:space="0" w:color="000000"/>
            </w:tcBorders>
          </w:tcPr>
          <w:p w14:paraId="4403A46B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Emergency room </w:t>
            </w:r>
            <w:proofErr w:type="gramStart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patients</w:t>
            </w:r>
            <w:proofErr w:type="gramEnd"/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bacterial infections or noninfected </w:t>
            </w:r>
          </w:p>
        </w:tc>
        <w:tc>
          <w:tcPr>
            <w:tcW w:w="531" w:type="dxa"/>
            <w:tcBorders>
              <w:left w:val="single" w:sz="2" w:space="0" w:color="000000"/>
              <w:bottom w:val="single" w:sz="2" w:space="0" w:color="000000"/>
            </w:tcBorders>
          </w:tcPr>
          <w:p w14:paraId="5AC77AE8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2530" w:type="dxa"/>
            <w:tcBorders>
              <w:left w:val="single" w:sz="2" w:space="0" w:color="000000"/>
              <w:bottom w:val="single" w:sz="2" w:space="0" w:color="000000"/>
            </w:tcBorders>
          </w:tcPr>
          <w:p w14:paraId="31C2EE8C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59 (IQR 41.5-66.25)</w:t>
            </w:r>
          </w:p>
        </w:tc>
        <w:tc>
          <w:tcPr>
            <w:tcW w:w="962" w:type="dxa"/>
            <w:tcBorders>
              <w:left w:val="single" w:sz="2" w:space="0" w:color="000000"/>
              <w:bottom w:val="single" w:sz="2" w:space="0" w:color="000000"/>
            </w:tcBorders>
          </w:tcPr>
          <w:p w14:paraId="1E4649A7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 (30)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09844883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USA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32DE8FF3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11 (55)</w:t>
            </w:r>
          </w:p>
        </w:tc>
        <w:tc>
          <w:tcPr>
            <w:tcW w:w="961" w:type="dxa"/>
            <w:tcBorders>
              <w:left w:val="single" w:sz="2" w:space="0" w:color="000000"/>
              <w:bottom w:val="single" w:sz="2" w:space="0" w:color="000000"/>
            </w:tcBorders>
          </w:tcPr>
          <w:p w14:paraId="1F452643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88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AD988AB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9 (45)</w:t>
            </w:r>
          </w:p>
        </w:tc>
      </w:tr>
      <w:tr w:rsidR="00036199" w:rsidRPr="005B676A" w14:paraId="5FBE9E1A" w14:textId="77777777" w:rsidTr="00036199">
        <w:tc>
          <w:tcPr>
            <w:tcW w:w="1796" w:type="dxa"/>
            <w:tcBorders>
              <w:left w:val="single" w:sz="2" w:space="0" w:color="000000"/>
              <w:bottom w:val="single" w:sz="2" w:space="0" w:color="000000"/>
            </w:tcBorders>
          </w:tcPr>
          <w:p w14:paraId="753E4190" w14:textId="77777777" w:rsidR="00036199" w:rsidRPr="005B676A" w:rsidRDefault="00036199" w:rsidP="00036199">
            <w:pPr>
              <w:pStyle w:val="TableContents"/>
              <w:keepNext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INF-IIS-21</w:t>
            </w:r>
          </w:p>
        </w:tc>
        <w:tc>
          <w:tcPr>
            <w:tcW w:w="3969" w:type="dxa"/>
            <w:tcBorders>
              <w:left w:val="single" w:sz="2" w:space="0" w:color="000000"/>
              <w:bottom w:val="single" w:sz="2" w:space="0" w:color="000000"/>
            </w:tcBorders>
          </w:tcPr>
          <w:p w14:paraId="7066162A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utpatient viral infections</w:t>
            </w:r>
          </w:p>
        </w:tc>
        <w:tc>
          <w:tcPr>
            <w:tcW w:w="531" w:type="dxa"/>
            <w:tcBorders>
              <w:left w:val="single" w:sz="2" w:space="0" w:color="000000"/>
              <w:bottom w:val="single" w:sz="2" w:space="0" w:color="000000"/>
            </w:tcBorders>
          </w:tcPr>
          <w:p w14:paraId="176D35FB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5</w:t>
            </w:r>
          </w:p>
        </w:tc>
        <w:tc>
          <w:tcPr>
            <w:tcW w:w="2530" w:type="dxa"/>
            <w:tcBorders>
              <w:left w:val="single" w:sz="2" w:space="0" w:color="000000"/>
              <w:bottom w:val="single" w:sz="2" w:space="0" w:color="000000"/>
            </w:tcBorders>
          </w:tcPr>
          <w:p w14:paraId="53BCA73D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Median 81 (IQR 73-87)</w:t>
            </w:r>
          </w:p>
        </w:tc>
        <w:tc>
          <w:tcPr>
            <w:tcW w:w="962" w:type="dxa"/>
            <w:tcBorders>
              <w:left w:val="single" w:sz="2" w:space="0" w:color="000000"/>
              <w:bottom w:val="single" w:sz="2" w:space="0" w:color="000000"/>
            </w:tcBorders>
          </w:tcPr>
          <w:p w14:paraId="0768ACD3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5 (38)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55BAD013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Spain</w:t>
            </w:r>
          </w:p>
        </w:tc>
        <w:tc>
          <w:tcPr>
            <w:tcW w:w="963" w:type="dxa"/>
            <w:tcBorders>
              <w:left w:val="single" w:sz="2" w:space="0" w:color="000000"/>
              <w:bottom w:val="single" w:sz="2" w:space="0" w:color="000000"/>
            </w:tcBorders>
          </w:tcPr>
          <w:p w14:paraId="7ACD564B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961" w:type="dxa"/>
            <w:tcBorders>
              <w:left w:val="single" w:sz="2" w:space="0" w:color="000000"/>
              <w:bottom w:val="single" w:sz="2" w:space="0" w:color="000000"/>
            </w:tcBorders>
          </w:tcPr>
          <w:p w14:paraId="327482F1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65 (100)</w:t>
            </w:r>
          </w:p>
        </w:tc>
        <w:tc>
          <w:tcPr>
            <w:tcW w:w="988" w:type="dxa"/>
            <w:tcBorders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AD02F98" w14:textId="77777777" w:rsidR="00036199" w:rsidRPr="005B676A" w:rsidRDefault="00036199" w:rsidP="00036199">
            <w:pPr>
              <w:pStyle w:val="TableContents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5B676A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0</w:t>
            </w:r>
          </w:p>
        </w:tc>
      </w:tr>
    </w:tbl>
    <w:p w14:paraId="20BEDEFD" w14:textId="3D96D96F" w:rsidR="00036199" w:rsidRPr="005B676A" w:rsidRDefault="00933F2D" w:rsidP="00EC02F6">
      <w:pPr>
        <w:pStyle w:val="Standard1"/>
        <w:spacing w:line="24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5B676A">
        <w:rPr>
          <w:rFonts w:ascii="Times New Roman" w:hAnsi="Times New Roman" w:cs="Times New Roman"/>
          <w:sz w:val="18"/>
          <w:szCs w:val="18"/>
          <w:lang w:val="en-US"/>
        </w:rPr>
        <w:t>All samples were profiled on the NanoString platform</w:t>
      </w:r>
    </w:p>
    <w:sectPr w:rsidR="00036199" w:rsidRPr="005B676A" w:rsidSect="00EC02F6">
      <w:footerReference w:type="default" r:id="rId52"/>
      <w:pgSz w:w="15840" w:h="12240" w:orient="landscape"/>
      <w:pgMar w:top="1440" w:right="1440" w:bottom="1440" w:left="1440" w:header="0" w:footer="720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FAA160C" w14:textId="77777777" w:rsidR="00624E79" w:rsidRDefault="00624E79" w:rsidP="005E66B3">
      <w:r>
        <w:separator/>
      </w:r>
    </w:p>
  </w:endnote>
  <w:endnote w:type="continuationSeparator" w:id="0">
    <w:p w14:paraId="5746AE14" w14:textId="77777777" w:rsidR="00624E79" w:rsidRDefault="00624E79" w:rsidP="005E66B3">
      <w:r>
        <w:continuationSeparator/>
      </w:r>
    </w:p>
  </w:endnote>
  <w:endnote w:type="continuationNotice" w:id="1">
    <w:p w14:paraId="554FFEB0" w14:textId="77777777" w:rsidR="00624E79" w:rsidRDefault="00624E79" w:rsidP="005E66B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Liberation Sans">
    <w:altName w:val="Arial"/>
    <w:panose1 w:val="020B0604020202020204"/>
    <w:charset w:val="00"/>
    <w:family w:val="swiss"/>
    <w:pitch w:val="variable"/>
    <w:sig w:usb0="E0000AFF" w:usb1="500078FF" w:usb2="00000021" w:usb3="00000000" w:csb0="000001BF" w:csb1="00000000"/>
  </w:font>
  <w:font w:name="Noto Sans CJK SC Regular">
    <w:panose1 w:val="00000000000000000000"/>
    <w:charset w:val="00"/>
    <w:family w:val="roman"/>
    <w:notTrueType/>
    <w:pitch w:val="default"/>
  </w:font>
  <w:font w:name="Lohit Devanagari">
    <w:altName w:val="Cambria"/>
    <w:charset w:val="00"/>
    <w:family w:val="roman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8BB8D8F" w14:textId="3AD96A2C" w:rsidR="00160A50" w:rsidRDefault="00160A50">
    <w:pPr>
      <w:pStyle w:val="Footer"/>
      <w:jc w:val="center"/>
    </w:pPr>
    <w:r>
      <w:fldChar w:fldCharType="begin"/>
    </w:r>
    <w:r>
      <w:instrText xml:space="preserve"> PAGE </w:instrText>
    </w:r>
    <w:r>
      <w:fldChar w:fldCharType="separate"/>
    </w:r>
    <w:r w:rsidR="00206CCD">
      <w:rPr>
        <w:noProof/>
      </w:rPr>
      <w:t>1</w:t>
    </w:r>
    <w:r>
      <w:fldChar w:fldCharType="end"/>
    </w:r>
  </w:p>
  <w:p w14:paraId="2E329D0A" w14:textId="77777777" w:rsidR="00160A50" w:rsidRDefault="00160A5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FA992F2" w14:textId="77777777" w:rsidR="00624E79" w:rsidRDefault="00624E79" w:rsidP="005E66B3">
      <w:r w:rsidRPr="00826220">
        <w:rPr>
          <w:color w:val="000000"/>
        </w:rPr>
        <w:separator/>
      </w:r>
    </w:p>
  </w:footnote>
  <w:footnote w:type="continuationSeparator" w:id="0">
    <w:p w14:paraId="60D56D70" w14:textId="77777777" w:rsidR="00624E79" w:rsidRDefault="00624E79" w:rsidP="005E66B3">
      <w:r>
        <w:continuationSeparator/>
      </w:r>
    </w:p>
  </w:footnote>
  <w:footnote w:type="continuationNotice" w:id="1">
    <w:p w14:paraId="4BE78312" w14:textId="77777777" w:rsidR="00624E79" w:rsidRDefault="00624E79" w:rsidP="005E66B3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2C3297"/>
    <w:multiLevelType w:val="multilevel"/>
    <w:tmpl w:val="319A6718"/>
    <w:styleLink w:val="WWNum15"/>
    <w:lvl w:ilvl="0">
      <w:start w:val="1"/>
      <w:numFmt w:val="decimal"/>
      <w:lvlText w:val="%1-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7B568B"/>
    <w:multiLevelType w:val="hybridMultilevel"/>
    <w:tmpl w:val="4C64EF0A"/>
    <w:lvl w:ilvl="0" w:tplc="37CE662E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1444B0"/>
    <w:multiLevelType w:val="multilevel"/>
    <w:tmpl w:val="B8FAD0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44D2CB8"/>
    <w:multiLevelType w:val="multilevel"/>
    <w:tmpl w:val="935A5A34"/>
    <w:styleLink w:val="WWNum13"/>
    <w:lvl w:ilvl="0">
      <w:start w:val="1"/>
      <w:numFmt w:val="decimal"/>
      <w:lvlText w:val="%1."/>
      <w:lvlJc w:val="left"/>
      <w:pPr>
        <w:ind w:left="720" w:hanging="360"/>
      </w:pPr>
      <w:rPr>
        <w:sz w:val="16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17C67D7"/>
    <w:multiLevelType w:val="multilevel"/>
    <w:tmpl w:val="CDA26C94"/>
    <w:styleLink w:val="NoList1"/>
    <w:lvl w:ilvl="0">
      <w:start w:val="1"/>
      <w:numFmt w:val="none"/>
      <w:lvlText w:val="%1."/>
      <w:lvlJc w:val="left"/>
      <w:pPr>
        <w:ind w:left="720" w:hanging="360"/>
      </w:pPr>
    </w:lvl>
    <w:lvl w:ilvl="1">
      <w:start w:val="1"/>
      <w:numFmt w:val="none"/>
      <w:lvlText w:val="%2."/>
      <w:lvlJc w:val="left"/>
      <w:pPr>
        <w:ind w:left="1080" w:hanging="360"/>
      </w:pPr>
    </w:lvl>
    <w:lvl w:ilvl="2">
      <w:start w:val="1"/>
      <w:numFmt w:val="none"/>
      <w:lvlText w:val="%3."/>
      <w:lvlJc w:val="left"/>
      <w:pPr>
        <w:ind w:left="1440" w:hanging="360"/>
      </w:pPr>
    </w:lvl>
    <w:lvl w:ilvl="3">
      <w:start w:val="1"/>
      <w:numFmt w:val="none"/>
      <w:lvlText w:val="%4."/>
      <w:lvlJc w:val="left"/>
      <w:pPr>
        <w:ind w:left="1800" w:hanging="360"/>
      </w:pPr>
    </w:lvl>
    <w:lvl w:ilvl="4">
      <w:start w:val="1"/>
      <w:numFmt w:val="none"/>
      <w:lvlText w:val="%5."/>
      <w:lvlJc w:val="left"/>
      <w:pPr>
        <w:ind w:left="2160" w:hanging="360"/>
      </w:pPr>
    </w:lvl>
    <w:lvl w:ilvl="5">
      <w:start w:val="1"/>
      <w:numFmt w:val="none"/>
      <w:lvlText w:val="%6."/>
      <w:lvlJc w:val="left"/>
      <w:pPr>
        <w:ind w:left="2520" w:hanging="360"/>
      </w:pPr>
    </w:lvl>
    <w:lvl w:ilvl="6">
      <w:start w:val="1"/>
      <w:numFmt w:val="none"/>
      <w:lvlText w:val="%7."/>
      <w:lvlJc w:val="left"/>
      <w:pPr>
        <w:ind w:left="2880" w:hanging="360"/>
      </w:pPr>
    </w:lvl>
    <w:lvl w:ilvl="7">
      <w:start w:val="1"/>
      <w:numFmt w:val="none"/>
      <w:lvlText w:val="%8."/>
      <w:lvlJc w:val="left"/>
      <w:pPr>
        <w:ind w:left="3240" w:hanging="360"/>
      </w:pPr>
    </w:lvl>
    <w:lvl w:ilvl="8">
      <w:start w:val="1"/>
      <w:numFmt w:val="none"/>
      <w:lvlText w:val="%9."/>
      <w:lvlJc w:val="left"/>
      <w:pPr>
        <w:ind w:left="3600" w:hanging="360"/>
      </w:pPr>
    </w:lvl>
  </w:abstractNum>
  <w:abstractNum w:abstractNumId="5" w15:restartNumberingAfterBreak="0">
    <w:nsid w:val="166B32D1"/>
    <w:multiLevelType w:val="multilevel"/>
    <w:tmpl w:val="7FC2C900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6" w15:restartNumberingAfterBreak="0">
    <w:nsid w:val="200C190A"/>
    <w:multiLevelType w:val="multilevel"/>
    <w:tmpl w:val="87401F38"/>
    <w:styleLink w:val="WWNum1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33F505F"/>
    <w:multiLevelType w:val="multilevel"/>
    <w:tmpl w:val="354C305E"/>
    <w:styleLink w:val="WWNum8"/>
    <w:lvl w:ilvl="0">
      <w:start w:val="1"/>
      <w:numFmt w:val="decimal"/>
      <w:lvlText w:val="%1-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52B13D6"/>
    <w:multiLevelType w:val="multilevel"/>
    <w:tmpl w:val="35C2B942"/>
    <w:styleLink w:val="WWNum1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decimal"/>
      <w:lvlText w:val="%3."/>
      <w:lvlJc w:val="left"/>
      <w:pPr>
        <w:ind w:left="2160" w:hanging="36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decimal"/>
      <w:lvlText w:val="%5."/>
      <w:lvlJc w:val="left"/>
      <w:pPr>
        <w:ind w:left="3600" w:hanging="360"/>
      </w:pPr>
    </w:lvl>
    <w:lvl w:ilvl="5">
      <w:start w:val="1"/>
      <w:numFmt w:val="decimal"/>
      <w:lvlText w:val="%6."/>
      <w:lvlJc w:val="left"/>
      <w:pPr>
        <w:ind w:left="4320" w:hanging="36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decimal"/>
      <w:lvlText w:val="%8."/>
      <w:lvlJc w:val="left"/>
      <w:pPr>
        <w:ind w:left="5760" w:hanging="360"/>
      </w:pPr>
    </w:lvl>
    <w:lvl w:ilvl="8">
      <w:start w:val="1"/>
      <w:numFmt w:val="decimal"/>
      <w:lvlText w:val="%9."/>
      <w:lvlJc w:val="left"/>
      <w:pPr>
        <w:ind w:left="6480" w:hanging="360"/>
      </w:pPr>
    </w:lvl>
  </w:abstractNum>
  <w:abstractNum w:abstractNumId="9" w15:restartNumberingAfterBreak="0">
    <w:nsid w:val="25B008E9"/>
    <w:multiLevelType w:val="multilevel"/>
    <w:tmpl w:val="1A768122"/>
    <w:styleLink w:val="WWNum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69F5937"/>
    <w:multiLevelType w:val="multilevel"/>
    <w:tmpl w:val="BD14456E"/>
    <w:lvl w:ilvl="0">
      <w:start w:val="1"/>
      <w:numFmt w:val="decimal"/>
      <w:lvlText w:val="%1-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9F37BD7"/>
    <w:multiLevelType w:val="multilevel"/>
    <w:tmpl w:val="533A4D82"/>
    <w:lvl w:ilvl="0">
      <w:start w:val="1"/>
      <w:numFmt w:val="decimal"/>
      <w:lvlText w:val="%1-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5E53D75"/>
    <w:multiLevelType w:val="multilevel"/>
    <w:tmpl w:val="D5E2CC9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8345076"/>
    <w:multiLevelType w:val="multilevel"/>
    <w:tmpl w:val="EA0683EE"/>
    <w:styleLink w:val="WWNum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E0E4DBD"/>
    <w:multiLevelType w:val="multilevel"/>
    <w:tmpl w:val="3E6E9528"/>
    <w:styleLink w:val="WWNum16"/>
    <w:lvl w:ilvl="0">
      <w:start w:val="1"/>
      <w:numFmt w:val="none"/>
      <w:suff w:val="nothing"/>
      <w:lvlText w:val="%1"/>
      <w:lvlJc w:val="left"/>
    </w:lvl>
    <w:lvl w:ilvl="1">
      <w:start w:val="1"/>
      <w:numFmt w:val="none"/>
      <w:suff w:val="nothing"/>
      <w:lvlText w:val="%2"/>
      <w:lvlJc w:val="left"/>
    </w:lvl>
    <w:lvl w:ilvl="2">
      <w:start w:val="1"/>
      <w:numFmt w:val="none"/>
      <w:suff w:val="nothing"/>
      <w:lvlText w:val="%3"/>
      <w:lvlJc w:val="left"/>
    </w:lvl>
    <w:lvl w:ilvl="3">
      <w:start w:val="1"/>
      <w:numFmt w:val="none"/>
      <w:suff w:val="nothing"/>
      <w:lvlText w:val="%4"/>
      <w:lvlJc w:val="left"/>
    </w:lvl>
    <w:lvl w:ilvl="4">
      <w:start w:val="1"/>
      <w:numFmt w:val="none"/>
      <w:suff w:val="nothing"/>
      <w:lvlText w:val="%5"/>
      <w:lvlJc w:val="left"/>
    </w:lvl>
    <w:lvl w:ilvl="5">
      <w:start w:val="1"/>
      <w:numFmt w:val="none"/>
      <w:suff w:val="nothing"/>
      <w:lvlText w:val="%6"/>
      <w:lvlJc w:val="left"/>
    </w:lvl>
    <w:lvl w:ilvl="6">
      <w:start w:val="1"/>
      <w:numFmt w:val="none"/>
      <w:suff w:val="nothing"/>
      <w:lvlText w:val="%7"/>
      <w:lvlJc w:val="left"/>
    </w:lvl>
    <w:lvl w:ilvl="7">
      <w:start w:val="1"/>
      <w:numFmt w:val="none"/>
      <w:suff w:val="nothing"/>
      <w:lvlText w:val="%8"/>
      <w:lvlJc w:val="left"/>
    </w:lvl>
    <w:lvl w:ilvl="8">
      <w:start w:val="1"/>
      <w:numFmt w:val="none"/>
      <w:suff w:val="nothing"/>
      <w:lvlText w:val="%9"/>
      <w:lvlJc w:val="left"/>
    </w:lvl>
  </w:abstractNum>
  <w:abstractNum w:abstractNumId="15" w15:restartNumberingAfterBreak="0">
    <w:nsid w:val="40C45AE5"/>
    <w:multiLevelType w:val="multilevel"/>
    <w:tmpl w:val="82F42F98"/>
    <w:styleLink w:val="WWNum7"/>
    <w:lvl w:ilvl="0">
      <w:start w:val="1"/>
      <w:numFmt w:val="decimal"/>
      <w:lvlText w:val="%1)"/>
      <w:lvlJc w:val="left"/>
      <w:pPr>
        <w:ind w:left="900" w:hanging="360"/>
      </w:pPr>
      <w:rPr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16" w15:restartNumberingAfterBreak="0">
    <w:nsid w:val="41E06A42"/>
    <w:multiLevelType w:val="hybridMultilevel"/>
    <w:tmpl w:val="0D8C2D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2A62863"/>
    <w:multiLevelType w:val="multilevel"/>
    <w:tmpl w:val="104A6BF2"/>
    <w:styleLink w:val="WWNum17"/>
    <w:lvl w:ilvl="0">
      <w:start w:val="1"/>
      <w:numFmt w:val="decimal"/>
      <w:lvlText w:val="%1-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4547706D"/>
    <w:multiLevelType w:val="multilevel"/>
    <w:tmpl w:val="A7060E0E"/>
    <w:lvl w:ilvl="0">
      <w:start w:val="1"/>
      <w:numFmt w:val="decimal"/>
      <w:lvlText w:val="%1)"/>
      <w:lvlJc w:val="left"/>
      <w:pPr>
        <w:ind w:left="900" w:hanging="360"/>
      </w:pPr>
      <w:rPr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19" w15:restartNumberingAfterBreak="0">
    <w:nsid w:val="4B98463E"/>
    <w:multiLevelType w:val="multilevel"/>
    <w:tmpl w:val="0E02AC42"/>
    <w:lvl w:ilvl="0">
      <w:start w:val="1"/>
      <w:numFmt w:val="decimal"/>
      <w:lvlText w:val="%1-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D8073B7"/>
    <w:multiLevelType w:val="multilevel"/>
    <w:tmpl w:val="F47E26D0"/>
    <w:styleLink w:val="WWNum3"/>
    <w:lvl w:ilvl="0">
      <w:start w:val="1"/>
      <w:numFmt w:val="none"/>
      <w:suff w:val="nothing"/>
      <w:lvlText w:val="%1"/>
      <w:lvlJc w:val="left"/>
    </w:lvl>
    <w:lvl w:ilvl="1">
      <w:start w:val="1"/>
      <w:numFmt w:val="none"/>
      <w:suff w:val="nothing"/>
      <w:lvlText w:val="%2"/>
      <w:lvlJc w:val="left"/>
    </w:lvl>
    <w:lvl w:ilvl="2">
      <w:start w:val="1"/>
      <w:numFmt w:val="none"/>
      <w:suff w:val="nothing"/>
      <w:lvlText w:val="%3"/>
      <w:lvlJc w:val="left"/>
    </w:lvl>
    <w:lvl w:ilvl="3">
      <w:start w:val="1"/>
      <w:numFmt w:val="none"/>
      <w:suff w:val="nothing"/>
      <w:lvlText w:val="%4"/>
      <w:lvlJc w:val="left"/>
    </w:lvl>
    <w:lvl w:ilvl="4">
      <w:start w:val="1"/>
      <w:numFmt w:val="none"/>
      <w:suff w:val="nothing"/>
      <w:lvlText w:val="%5"/>
      <w:lvlJc w:val="left"/>
    </w:lvl>
    <w:lvl w:ilvl="5">
      <w:start w:val="1"/>
      <w:numFmt w:val="none"/>
      <w:suff w:val="nothing"/>
      <w:lvlText w:val="%6"/>
      <w:lvlJc w:val="left"/>
    </w:lvl>
    <w:lvl w:ilvl="6">
      <w:start w:val="1"/>
      <w:numFmt w:val="none"/>
      <w:suff w:val="nothing"/>
      <w:lvlText w:val="%7"/>
      <w:lvlJc w:val="left"/>
    </w:lvl>
    <w:lvl w:ilvl="7">
      <w:start w:val="1"/>
      <w:numFmt w:val="none"/>
      <w:suff w:val="nothing"/>
      <w:lvlText w:val="%8"/>
      <w:lvlJc w:val="left"/>
    </w:lvl>
    <w:lvl w:ilvl="8">
      <w:start w:val="1"/>
      <w:numFmt w:val="none"/>
      <w:suff w:val="nothing"/>
      <w:lvlText w:val="%9"/>
      <w:lvlJc w:val="left"/>
    </w:lvl>
  </w:abstractNum>
  <w:abstractNum w:abstractNumId="21" w15:restartNumberingAfterBreak="0">
    <w:nsid w:val="4E8C19F5"/>
    <w:multiLevelType w:val="multilevel"/>
    <w:tmpl w:val="DEC8279C"/>
    <w:lvl w:ilvl="0">
      <w:start w:val="1"/>
      <w:numFmt w:val="decimal"/>
      <w:lvlText w:val="%1)"/>
      <w:lvlJc w:val="left"/>
      <w:pPr>
        <w:ind w:left="900" w:hanging="360"/>
      </w:pPr>
      <w:rPr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22" w15:restartNumberingAfterBreak="0">
    <w:nsid w:val="4F751316"/>
    <w:multiLevelType w:val="multilevel"/>
    <w:tmpl w:val="CC8EEFEA"/>
    <w:styleLink w:val="WWNum6"/>
    <w:lvl w:ilvl="0">
      <w:numFmt w:val="bullet"/>
      <w:lvlText w:val="-"/>
      <w:lvlJc w:val="left"/>
      <w:pPr>
        <w:ind w:left="720" w:hanging="360"/>
      </w:pPr>
      <w:rPr>
        <w:rFonts w:eastAsia="Arial" w:cs="Arial"/>
      </w:rPr>
    </w:lvl>
    <w:lvl w:ilvl="1">
      <w:numFmt w:val="bullet"/>
      <w:lvlText w:val="o"/>
      <w:lvlJc w:val="left"/>
      <w:pPr>
        <w:ind w:left="1440" w:hanging="360"/>
      </w:pPr>
      <w:rPr>
        <w:rFonts w:cs="Courier New"/>
      </w:rPr>
    </w:lvl>
    <w:lvl w:ilvl="2">
      <w:numFmt w:val="bullet"/>
      <w:lvlText w:val=""/>
      <w:lvlJc w:val="left"/>
      <w:pPr>
        <w:ind w:left="2160" w:hanging="360"/>
      </w:pPr>
    </w:lvl>
    <w:lvl w:ilvl="3">
      <w:numFmt w:val="bullet"/>
      <w:lvlText w:val=""/>
      <w:lvlJc w:val="left"/>
      <w:pPr>
        <w:ind w:left="2880" w:hanging="360"/>
      </w:pPr>
    </w:lvl>
    <w:lvl w:ilvl="4">
      <w:numFmt w:val="bullet"/>
      <w:lvlText w:val="o"/>
      <w:lvlJc w:val="left"/>
      <w:pPr>
        <w:ind w:left="3600" w:hanging="360"/>
      </w:pPr>
      <w:rPr>
        <w:rFonts w:cs="Courier New"/>
      </w:rPr>
    </w:lvl>
    <w:lvl w:ilvl="5">
      <w:numFmt w:val="bullet"/>
      <w:lvlText w:val=""/>
      <w:lvlJc w:val="left"/>
      <w:pPr>
        <w:ind w:left="4320" w:hanging="360"/>
      </w:pPr>
    </w:lvl>
    <w:lvl w:ilvl="6">
      <w:numFmt w:val="bullet"/>
      <w:lvlText w:val=""/>
      <w:lvlJc w:val="left"/>
      <w:pPr>
        <w:ind w:left="5040" w:hanging="360"/>
      </w:pPr>
    </w:lvl>
    <w:lvl w:ilvl="7">
      <w:numFmt w:val="bullet"/>
      <w:lvlText w:val="o"/>
      <w:lvlJc w:val="left"/>
      <w:pPr>
        <w:ind w:left="5760" w:hanging="360"/>
      </w:pPr>
      <w:rPr>
        <w:rFonts w:cs="Courier New"/>
      </w:rPr>
    </w:lvl>
    <w:lvl w:ilvl="8">
      <w:numFmt w:val="bullet"/>
      <w:lvlText w:val=""/>
      <w:lvlJc w:val="left"/>
      <w:pPr>
        <w:ind w:left="6480" w:hanging="360"/>
      </w:pPr>
    </w:lvl>
  </w:abstractNum>
  <w:abstractNum w:abstractNumId="23" w15:restartNumberingAfterBreak="0">
    <w:nsid w:val="57227176"/>
    <w:multiLevelType w:val="hybridMultilevel"/>
    <w:tmpl w:val="50F8CC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ABC1D37"/>
    <w:multiLevelType w:val="multilevel"/>
    <w:tmpl w:val="F26E1740"/>
    <w:styleLink w:val="WWNum1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B562F92"/>
    <w:multiLevelType w:val="multilevel"/>
    <w:tmpl w:val="6966C5AA"/>
    <w:styleLink w:val="WWNum5"/>
    <w:lvl w:ilvl="0">
      <w:start w:val="1"/>
      <w:numFmt w:val="decimal"/>
      <w:lvlText w:val="%1-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3160210"/>
    <w:multiLevelType w:val="hybridMultilevel"/>
    <w:tmpl w:val="01928078"/>
    <w:lvl w:ilvl="0" w:tplc="43D2552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6EF2396"/>
    <w:multiLevelType w:val="hybridMultilevel"/>
    <w:tmpl w:val="A2A883E0"/>
    <w:lvl w:ilvl="0" w:tplc="165ABEF8">
      <w:start w:val="1"/>
      <w:numFmt w:val="decimal"/>
      <w:lvlText w:val="%1."/>
      <w:lvlJc w:val="left"/>
      <w:pPr>
        <w:ind w:left="720" w:hanging="360"/>
      </w:pPr>
      <w:rPr>
        <w:rFonts w:hint="default"/>
        <w:sz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77D7FF0"/>
    <w:multiLevelType w:val="multilevel"/>
    <w:tmpl w:val="DAF22024"/>
    <w:styleLink w:val="WWNum9"/>
    <w:lvl w:ilvl="0">
      <w:start w:val="1"/>
      <w:numFmt w:val="none"/>
      <w:suff w:val="nothing"/>
      <w:lvlText w:val="%1"/>
      <w:lvlJc w:val="left"/>
    </w:lvl>
    <w:lvl w:ilvl="1">
      <w:start w:val="1"/>
      <w:numFmt w:val="none"/>
      <w:suff w:val="nothing"/>
      <w:lvlText w:val="%2"/>
      <w:lvlJc w:val="left"/>
    </w:lvl>
    <w:lvl w:ilvl="2">
      <w:start w:val="1"/>
      <w:numFmt w:val="none"/>
      <w:suff w:val="nothing"/>
      <w:lvlText w:val="%3"/>
      <w:lvlJc w:val="left"/>
    </w:lvl>
    <w:lvl w:ilvl="3">
      <w:start w:val="1"/>
      <w:numFmt w:val="none"/>
      <w:suff w:val="nothing"/>
      <w:lvlText w:val="%4"/>
      <w:lvlJc w:val="left"/>
    </w:lvl>
    <w:lvl w:ilvl="4">
      <w:start w:val="1"/>
      <w:numFmt w:val="none"/>
      <w:suff w:val="nothing"/>
      <w:lvlText w:val="%5"/>
      <w:lvlJc w:val="left"/>
    </w:lvl>
    <w:lvl w:ilvl="5">
      <w:start w:val="1"/>
      <w:numFmt w:val="none"/>
      <w:suff w:val="nothing"/>
      <w:lvlText w:val="%6"/>
      <w:lvlJc w:val="left"/>
    </w:lvl>
    <w:lvl w:ilvl="6">
      <w:start w:val="1"/>
      <w:numFmt w:val="none"/>
      <w:suff w:val="nothing"/>
      <w:lvlText w:val="%7"/>
      <w:lvlJc w:val="left"/>
    </w:lvl>
    <w:lvl w:ilvl="7">
      <w:start w:val="1"/>
      <w:numFmt w:val="none"/>
      <w:suff w:val="nothing"/>
      <w:lvlText w:val="%8"/>
      <w:lvlJc w:val="left"/>
    </w:lvl>
    <w:lvl w:ilvl="8">
      <w:start w:val="1"/>
      <w:numFmt w:val="none"/>
      <w:suff w:val="nothing"/>
      <w:lvlText w:val="%9"/>
      <w:lvlJc w:val="left"/>
    </w:lvl>
  </w:abstractNum>
  <w:abstractNum w:abstractNumId="29" w15:restartNumberingAfterBreak="0">
    <w:nsid w:val="6B816F96"/>
    <w:multiLevelType w:val="multilevel"/>
    <w:tmpl w:val="32929CD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30" w15:restartNumberingAfterBreak="0">
    <w:nsid w:val="6F554FDF"/>
    <w:multiLevelType w:val="multilevel"/>
    <w:tmpl w:val="E5AEF8F0"/>
    <w:lvl w:ilvl="0">
      <w:start w:val="1"/>
      <w:numFmt w:val="decimal"/>
      <w:lvlText w:val="%1)"/>
      <w:lvlJc w:val="left"/>
      <w:pPr>
        <w:ind w:left="900" w:hanging="360"/>
      </w:pPr>
      <w:rPr>
        <w:rFonts w:ascii="Times New Roman" w:hAnsi="Times New Roman"/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rFonts w:ascii="Times New Roman" w:hAnsi="Times New Roman"/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31" w15:restartNumberingAfterBreak="0">
    <w:nsid w:val="70F81DE1"/>
    <w:multiLevelType w:val="multilevel"/>
    <w:tmpl w:val="F628247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32" w15:restartNumberingAfterBreak="0">
    <w:nsid w:val="731B1D5C"/>
    <w:multiLevelType w:val="multilevel"/>
    <w:tmpl w:val="229072FE"/>
    <w:lvl w:ilvl="0">
      <w:start w:val="1"/>
      <w:numFmt w:val="decimal"/>
      <w:lvlText w:val="%1-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3C22D9C"/>
    <w:multiLevelType w:val="multilevel"/>
    <w:tmpl w:val="D4E86B00"/>
    <w:styleLink w:val="WWNum1"/>
    <w:lvl w:ilvl="0">
      <w:start w:val="1"/>
      <w:numFmt w:val="decimal"/>
      <w:lvlText w:val="%1)"/>
      <w:lvlJc w:val="left"/>
      <w:pPr>
        <w:ind w:left="900" w:hanging="360"/>
      </w:pPr>
      <w:rPr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34" w15:restartNumberingAfterBreak="0">
    <w:nsid w:val="74F64867"/>
    <w:multiLevelType w:val="multilevel"/>
    <w:tmpl w:val="BDFC17DE"/>
    <w:styleLink w:val="WWNum14"/>
    <w:lvl w:ilvl="0">
      <w:start w:val="1"/>
      <w:numFmt w:val="decimal"/>
      <w:lvlText w:val="%1)"/>
      <w:lvlJc w:val="left"/>
      <w:pPr>
        <w:ind w:left="900" w:hanging="360"/>
      </w:pPr>
      <w:rPr>
        <w:rFonts w:ascii="Times New Roman" w:hAnsi="Times New Roman"/>
        <w:u w:val="none"/>
      </w:rPr>
    </w:lvl>
    <w:lvl w:ilvl="1">
      <w:start w:val="1"/>
      <w:numFmt w:val="lowerLetter"/>
      <w:lvlText w:val="%2)"/>
      <w:lvlJc w:val="left"/>
      <w:pPr>
        <w:ind w:left="1620" w:hanging="360"/>
      </w:pPr>
      <w:rPr>
        <w:rFonts w:ascii="Times New Roman" w:hAnsi="Times New Roman"/>
        <w:u w:val="none"/>
      </w:rPr>
    </w:lvl>
    <w:lvl w:ilvl="2">
      <w:start w:val="1"/>
      <w:numFmt w:val="lowerRoman"/>
      <w:lvlText w:val="%3)"/>
      <w:lvlJc w:val="right"/>
      <w:pPr>
        <w:ind w:left="234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306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78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50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22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94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660" w:hanging="360"/>
      </w:pPr>
      <w:rPr>
        <w:u w:val="none"/>
      </w:rPr>
    </w:lvl>
  </w:abstractNum>
  <w:abstractNum w:abstractNumId="35" w15:restartNumberingAfterBreak="0">
    <w:nsid w:val="7D393493"/>
    <w:multiLevelType w:val="hybridMultilevel"/>
    <w:tmpl w:val="34AADE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3"/>
  </w:num>
  <w:num w:numId="3">
    <w:abstractNumId w:val="9"/>
  </w:num>
  <w:num w:numId="4">
    <w:abstractNumId w:val="20"/>
  </w:num>
  <w:num w:numId="5">
    <w:abstractNumId w:val="13"/>
  </w:num>
  <w:num w:numId="6">
    <w:abstractNumId w:val="25"/>
  </w:num>
  <w:num w:numId="7">
    <w:abstractNumId w:val="22"/>
  </w:num>
  <w:num w:numId="8">
    <w:abstractNumId w:val="15"/>
  </w:num>
  <w:num w:numId="9">
    <w:abstractNumId w:val="7"/>
  </w:num>
  <w:num w:numId="10">
    <w:abstractNumId w:val="28"/>
  </w:num>
  <w:num w:numId="11">
    <w:abstractNumId w:val="8"/>
  </w:num>
  <w:num w:numId="12">
    <w:abstractNumId w:val="24"/>
  </w:num>
  <w:num w:numId="13">
    <w:abstractNumId w:val="6"/>
  </w:num>
  <w:num w:numId="14">
    <w:abstractNumId w:val="3"/>
  </w:num>
  <w:num w:numId="15">
    <w:abstractNumId w:val="34"/>
  </w:num>
  <w:num w:numId="16">
    <w:abstractNumId w:val="0"/>
  </w:num>
  <w:num w:numId="17">
    <w:abstractNumId w:val="14"/>
  </w:num>
  <w:num w:numId="18">
    <w:abstractNumId w:val="17"/>
  </w:num>
  <w:num w:numId="19">
    <w:abstractNumId w:val="17"/>
    <w:lvlOverride w:ilvl="0">
      <w:startOverride w:val="1"/>
    </w:lvlOverride>
  </w:num>
  <w:num w:numId="20">
    <w:abstractNumId w:val="34"/>
    <w:lvlOverride w:ilvl="0">
      <w:startOverride w:val="1"/>
    </w:lvlOverride>
  </w:num>
  <w:num w:numId="21">
    <w:abstractNumId w:val="30"/>
  </w:num>
  <w:num w:numId="22">
    <w:abstractNumId w:val="18"/>
  </w:num>
  <w:num w:numId="23">
    <w:abstractNumId w:val="12"/>
  </w:num>
  <w:num w:numId="24">
    <w:abstractNumId w:val="5"/>
  </w:num>
  <w:num w:numId="25">
    <w:abstractNumId w:val="16"/>
  </w:num>
  <w:num w:numId="26">
    <w:abstractNumId w:val="26"/>
  </w:num>
  <w:num w:numId="27">
    <w:abstractNumId w:val="1"/>
  </w:num>
  <w:num w:numId="28">
    <w:abstractNumId w:val="21"/>
  </w:num>
  <w:num w:numId="29">
    <w:abstractNumId w:val="32"/>
  </w:num>
  <w:num w:numId="30">
    <w:abstractNumId w:val="31"/>
  </w:num>
  <w:num w:numId="31">
    <w:abstractNumId w:val="2"/>
  </w:num>
  <w:num w:numId="32">
    <w:abstractNumId w:val="23"/>
  </w:num>
  <w:num w:numId="33">
    <w:abstractNumId w:val="35"/>
  </w:num>
  <w:num w:numId="34">
    <w:abstractNumId w:val="27"/>
  </w:num>
  <w:num w:numId="35">
    <w:abstractNumId w:val="19"/>
  </w:num>
  <w:num w:numId="36">
    <w:abstractNumId w:val="29"/>
  </w:num>
  <w:num w:numId="37">
    <w:abstractNumId w:val="10"/>
  </w:num>
  <w:num w:numId="38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6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st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E3AD2"/>
    <w:rsid w:val="00000AA6"/>
    <w:rsid w:val="0000162B"/>
    <w:rsid w:val="00003D99"/>
    <w:rsid w:val="00007874"/>
    <w:rsid w:val="0001068E"/>
    <w:rsid w:val="00010EA9"/>
    <w:rsid w:val="00011857"/>
    <w:rsid w:val="00014098"/>
    <w:rsid w:val="00015000"/>
    <w:rsid w:val="0001729E"/>
    <w:rsid w:val="00020AC1"/>
    <w:rsid w:val="0002400A"/>
    <w:rsid w:val="00024185"/>
    <w:rsid w:val="0002547A"/>
    <w:rsid w:val="000260BB"/>
    <w:rsid w:val="000263E7"/>
    <w:rsid w:val="00027794"/>
    <w:rsid w:val="00033E94"/>
    <w:rsid w:val="000343D3"/>
    <w:rsid w:val="00035D88"/>
    <w:rsid w:val="00036199"/>
    <w:rsid w:val="0004134E"/>
    <w:rsid w:val="00043124"/>
    <w:rsid w:val="00044F13"/>
    <w:rsid w:val="00046D26"/>
    <w:rsid w:val="0004772C"/>
    <w:rsid w:val="00050028"/>
    <w:rsid w:val="000511E5"/>
    <w:rsid w:val="0005234A"/>
    <w:rsid w:val="00053163"/>
    <w:rsid w:val="00053D12"/>
    <w:rsid w:val="00056E58"/>
    <w:rsid w:val="00056FA5"/>
    <w:rsid w:val="0006070C"/>
    <w:rsid w:val="0006108D"/>
    <w:rsid w:val="00067CD4"/>
    <w:rsid w:val="00070C18"/>
    <w:rsid w:val="00073770"/>
    <w:rsid w:val="000737BB"/>
    <w:rsid w:val="000741FF"/>
    <w:rsid w:val="00075582"/>
    <w:rsid w:val="000804D5"/>
    <w:rsid w:val="000808AA"/>
    <w:rsid w:val="00084C05"/>
    <w:rsid w:val="0008647F"/>
    <w:rsid w:val="000903C8"/>
    <w:rsid w:val="00091056"/>
    <w:rsid w:val="00091DAD"/>
    <w:rsid w:val="000930CC"/>
    <w:rsid w:val="0009387A"/>
    <w:rsid w:val="00093CE3"/>
    <w:rsid w:val="00093E7B"/>
    <w:rsid w:val="00097515"/>
    <w:rsid w:val="000A09A9"/>
    <w:rsid w:val="000A1CE8"/>
    <w:rsid w:val="000A298C"/>
    <w:rsid w:val="000A2B6B"/>
    <w:rsid w:val="000A2C86"/>
    <w:rsid w:val="000A4E7B"/>
    <w:rsid w:val="000A67A1"/>
    <w:rsid w:val="000A69DB"/>
    <w:rsid w:val="000A78DF"/>
    <w:rsid w:val="000B0B84"/>
    <w:rsid w:val="000B1359"/>
    <w:rsid w:val="000B14E7"/>
    <w:rsid w:val="000B1DD9"/>
    <w:rsid w:val="000B7308"/>
    <w:rsid w:val="000B7DDD"/>
    <w:rsid w:val="000C20E8"/>
    <w:rsid w:val="000C32CB"/>
    <w:rsid w:val="000E313D"/>
    <w:rsid w:val="000E3532"/>
    <w:rsid w:val="000E35A9"/>
    <w:rsid w:val="000E3720"/>
    <w:rsid w:val="000F289B"/>
    <w:rsid w:val="000F329F"/>
    <w:rsid w:val="000F3589"/>
    <w:rsid w:val="000F582B"/>
    <w:rsid w:val="000F7F7E"/>
    <w:rsid w:val="00100811"/>
    <w:rsid w:val="0010168E"/>
    <w:rsid w:val="001017A9"/>
    <w:rsid w:val="001033B5"/>
    <w:rsid w:val="001061C7"/>
    <w:rsid w:val="00106EFC"/>
    <w:rsid w:val="00111EAC"/>
    <w:rsid w:val="0011271C"/>
    <w:rsid w:val="00113415"/>
    <w:rsid w:val="00113AB1"/>
    <w:rsid w:val="001179C2"/>
    <w:rsid w:val="0012266F"/>
    <w:rsid w:val="001227AB"/>
    <w:rsid w:val="00123192"/>
    <w:rsid w:val="001233AC"/>
    <w:rsid w:val="0012398C"/>
    <w:rsid w:val="00125136"/>
    <w:rsid w:val="00125C97"/>
    <w:rsid w:val="001268EE"/>
    <w:rsid w:val="00127425"/>
    <w:rsid w:val="001274B7"/>
    <w:rsid w:val="00127CCD"/>
    <w:rsid w:val="001301C4"/>
    <w:rsid w:val="00131C8E"/>
    <w:rsid w:val="001321E5"/>
    <w:rsid w:val="00133F1D"/>
    <w:rsid w:val="001347E8"/>
    <w:rsid w:val="00137ADD"/>
    <w:rsid w:val="00140BF6"/>
    <w:rsid w:val="00141EC7"/>
    <w:rsid w:val="00142B58"/>
    <w:rsid w:val="00142E80"/>
    <w:rsid w:val="00145135"/>
    <w:rsid w:val="00145138"/>
    <w:rsid w:val="0014578F"/>
    <w:rsid w:val="001473B1"/>
    <w:rsid w:val="001477E6"/>
    <w:rsid w:val="00150B2B"/>
    <w:rsid w:val="00150F51"/>
    <w:rsid w:val="0015340F"/>
    <w:rsid w:val="001542BA"/>
    <w:rsid w:val="0015593E"/>
    <w:rsid w:val="001571EC"/>
    <w:rsid w:val="001579A8"/>
    <w:rsid w:val="0016058E"/>
    <w:rsid w:val="00160A50"/>
    <w:rsid w:val="00162556"/>
    <w:rsid w:val="00162EE5"/>
    <w:rsid w:val="0016483B"/>
    <w:rsid w:val="00171F3C"/>
    <w:rsid w:val="00173C7D"/>
    <w:rsid w:val="001774AE"/>
    <w:rsid w:val="00177863"/>
    <w:rsid w:val="0018000E"/>
    <w:rsid w:val="00180FFA"/>
    <w:rsid w:val="00181FE0"/>
    <w:rsid w:val="00183C88"/>
    <w:rsid w:val="00183ED7"/>
    <w:rsid w:val="0018465C"/>
    <w:rsid w:val="001847EA"/>
    <w:rsid w:val="0019353C"/>
    <w:rsid w:val="00194566"/>
    <w:rsid w:val="001951A9"/>
    <w:rsid w:val="001A046F"/>
    <w:rsid w:val="001A0713"/>
    <w:rsid w:val="001A251F"/>
    <w:rsid w:val="001A3490"/>
    <w:rsid w:val="001A5755"/>
    <w:rsid w:val="001B13E3"/>
    <w:rsid w:val="001B1D44"/>
    <w:rsid w:val="001B2970"/>
    <w:rsid w:val="001B40ED"/>
    <w:rsid w:val="001B5B4A"/>
    <w:rsid w:val="001B6BD1"/>
    <w:rsid w:val="001C029F"/>
    <w:rsid w:val="001C49BF"/>
    <w:rsid w:val="001C598D"/>
    <w:rsid w:val="001C5D2D"/>
    <w:rsid w:val="001C6231"/>
    <w:rsid w:val="001C7A5D"/>
    <w:rsid w:val="001D3D12"/>
    <w:rsid w:val="001D578E"/>
    <w:rsid w:val="001D7DBC"/>
    <w:rsid w:val="001E402C"/>
    <w:rsid w:val="001E4042"/>
    <w:rsid w:val="001E47C4"/>
    <w:rsid w:val="001F1A14"/>
    <w:rsid w:val="001F2EAF"/>
    <w:rsid w:val="001F4975"/>
    <w:rsid w:val="0020000E"/>
    <w:rsid w:val="0020004A"/>
    <w:rsid w:val="002001F4"/>
    <w:rsid w:val="00202AAF"/>
    <w:rsid w:val="00206845"/>
    <w:rsid w:val="00206CCD"/>
    <w:rsid w:val="002077E6"/>
    <w:rsid w:val="00212ABB"/>
    <w:rsid w:val="0021447D"/>
    <w:rsid w:val="00220101"/>
    <w:rsid w:val="002204B0"/>
    <w:rsid w:val="00222A81"/>
    <w:rsid w:val="00223569"/>
    <w:rsid w:val="00231294"/>
    <w:rsid w:val="00232157"/>
    <w:rsid w:val="00235DD3"/>
    <w:rsid w:val="00236B7F"/>
    <w:rsid w:val="00237B25"/>
    <w:rsid w:val="00240CD7"/>
    <w:rsid w:val="002431EB"/>
    <w:rsid w:val="00243DEF"/>
    <w:rsid w:val="00253BA0"/>
    <w:rsid w:val="0025440A"/>
    <w:rsid w:val="00263329"/>
    <w:rsid w:val="002640E8"/>
    <w:rsid w:val="002648A7"/>
    <w:rsid w:val="00265B31"/>
    <w:rsid w:val="00265C30"/>
    <w:rsid w:val="0027030B"/>
    <w:rsid w:val="0027247D"/>
    <w:rsid w:val="00273A93"/>
    <w:rsid w:val="00274E50"/>
    <w:rsid w:val="002752CA"/>
    <w:rsid w:val="002754D0"/>
    <w:rsid w:val="002761F5"/>
    <w:rsid w:val="00276CC9"/>
    <w:rsid w:val="002776B6"/>
    <w:rsid w:val="002778CB"/>
    <w:rsid w:val="00277A36"/>
    <w:rsid w:val="00277AD8"/>
    <w:rsid w:val="00277F75"/>
    <w:rsid w:val="002807BE"/>
    <w:rsid w:val="002810A8"/>
    <w:rsid w:val="00281A8E"/>
    <w:rsid w:val="00281BF4"/>
    <w:rsid w:val="0028227D"/>
    <w:rsid w:val="00283CAD"/>
    <w:rsid w:val="00284662"/>
    <w:rsid w:val="00287361"/>
    <w:rsid w:val="002873B8"/>
    <w:rsid w:val="0029548D"/>
    <w:rsid w:val="00296224"/>
    <w:rsid w:val="00296552"/>
    <w:rsid w:val="002970C7"/>
    <w:rsid w:val="002975D9"/>
    <w:rsid w:val="002A1C95"/>
    <w:rsid w:val="002A2B91"/>
    <w:rsid w:val="002B417C"/>
    <w:rsid w:val="002B42EA"/>
    <w:rsid w:val="002B5CA6"/>
    <w:rsid w:val="002B6A0B"/>
    <w:rsid w:val="002B6A9E"/>
    <w:rsid w:val="002B6EB3"/>
    <w:rsid w:val="002C18E2"/>
    <w:rsid w:val="002C1AF5"/>
    <w:rsid w:val="002C26DB"/>
    <w:rsid w:val="002C2B5B"/>
    <w:rsid w:val="002C2C26"/>
    <w:rsid w:val="002C2C8E"/>
    <w:rsid w:val="002C5AF7"/>
    <w:rsid w:val="002C5FA1"/>
    <w:rsid w:val="002D1210"/>
    <w:rsid w:val="002D3431"/>
    <w:rsid w:val="002D423E"/>
    <w:rsid w:val="002D4E23"/>
    <w:rsid w:val="002D57E2"/>
    <w:rsid w:val="002D5B0B"/>
    <w:rsid w:val="002D6E3E"/>
    <w:rsid w:val="002D708B"/>
    <w:rsid w:val="002F0A4C"/>
    <w:rsid w:val="002F11DE"/>
    <w:rsid w:val="002F1349"/>
    <w:rsid w:val="002F1430"/>
    <w:rsid w:val="002F2266"/>
    <w:rsid w:val="002F4AFA"/>
    <w:rsid w:val="002F5724"/>
    <w:rsid w:val="002F5B14"/>
    <w:rsid w:val="002F5CA5"/>
    <w:rsid w:val="002F60BC"/>
    <w:rsid w:val="00301715"/>
    <w:rsid w:val="00301F25"/>
    <w:rsid w:val="00305372"/>
    <w:rsid w:val="00305D04"/>
    <w:rsid w:val="00305F66"/>
    <w:rsid w:val="00307E58"/>
    <w:rsid w:val="00307F17"/>
    <w:rsid w:val="003123FD"/>
    <w:rsid w:val="00312CC0"/>
    <w:rsid w:val="00313E6F"/>
    <w:rsid w:val="00314E40"/>
    <w:rsid w:val="00315007"/>
    <w:rsid w:val="003150DC"/>
    <w:rsid w:val="003202AC"/>
    <w:rsid w:val="0032210D"/>
    <w:rsid w:val="00323747"/>
    <w:rsid w:val="00325486"/>
    <w:rsid w:val="00326DD8"/>
    <w:rsid w:val="00326F51"/>
    <w:rsid w:val="00331920"/>
    <w:rsid w:val="00334843"/>
    <w:rsid w:val="003348D8"/>
    <w:rsid w:val="003438C3"/>
    <w:rsid w:val="003537C8"/>
    <w:rsid w:val="003537F5"/>
    <w:rsid w:val="003544DA"/>
    <w:rsid w:val="003564E1"/>
    <w:rsid w:val="0036096E"/>
    <w:rsid w:val="0036179B"/>
    <w:rsid w:val="0036222C"/>
    <w:rsid w:val="0036265A"/>
    <w:rsid w:val="00362EDE"/>
    <w:rsid w:val="003633D7"/>
    <w:rsid w:val="00374D52"/>
    <w:rsid w:val="00376F4F"/>
    <w:rsid w:val="00377C38"/>
    <w:rsid w:val="0038078D"/>
    <w:rsid w:val="00385CBF"/>
    <w:rsid w:val="00386C0D"/>
    <w:rsid w:val="00386C79"/>
    <w:rsid w:val="00390172"/>
    <w:rsid w:val="0039126C"/>
    <w:rsid w:val="0039166C"/>
    <w:rsid w:val="00393225"/>
    <w:rsid w:val="00395667"/>
    <w:rsid w:val="00396922"/>
    <w:rsid w:val="00396FC9"/>
    <w:rsid w:val="003A12E4"/>
    <w:rsid w:val="003A18DD"/>
    <w:rsid w:val="003A1C34"/>
    <w:rsid w:val="003A21D3"/>
    <w:rsid w:val="003A53AC"/>
    <w:rsid w:val="003B0D67"/>
    <w:rsid w:val="003B1F3C"/>
    <w:rsid w:val="003B23F0"/>
    <w:rsid w:val="003B3415"/>
    <w:rsid w:val="003C56A9"/>
    <w:rsid w:val="003C713C"/>
    <w:rsid w:val="003D0F6F"/>
    <w:rsid w:val="003D3222"/>
    <w:rsid w:val="003D37AB"/>
    <w:rsid w:val="003D4123"/>
    <w:rsid w:val="003D530E"/>
    <w:rsid w:val="003D69FB"/>
    <w:rsid w:val="003E6B39"/>
    <w:rsid w:val="003E7D12"/>
    <w:rsid w:val="003F07FF"/>
    <w:rsid w:val="003F14FF"/>
    <w:rsid w:val="003F1F7C"/>
    <w:rsid w:val="003F61DE"/>
    <w:rsid w:val="003F6D0D"/>
    <w:rsid w:val="00400020"/>
    <w:rsid w:val="00400D98"/>
    <w:rsid w:val="0040175C"/>
    <w:rsid w:val="00401AE5"/>
    <w:rsid w:val="0040746B"/>
    <w:rsid w:val="004078F3"/>
    <w:rsid w:val="004110AB"/>
    <w:rsid w:val="00412A3A"/>
    <w:rsid w:val="004134E2"/>
    <w:rsid w:val="00415300"/>
    <w:rsid w:val="00415988"/>
    <w:rsid w:val="0041694D"/>
    <w:rsid w:val="00416DA1"/>
    <w:rsid w:val="00416EB8"/>
    <w:rsid w:val="00420916"/>
    <w:rsid w:val="00422DC4"/>
    <w:rsid w:val="0042380C"/>
    <w:rsid w:val="00424E1A"/>
    <w:rsid w:val="00427541"/>
    <w:rsid w:val="00427D82"/>
    <w:rsid w:val="0043099D"/>
    <w:rsid w:val="004331C7"/>
    <w:rsid w:val="0043588F"/>
    <w:rsid w:val="00437E88"/>
    <w:rsid w:val="00437FF5"/>
    <w:rsid w:val="00442DD9"/>
    <w:rsid w:val="004436AA"/>
    <w:rsid w:val="00446D96"/>
    <w:rsid w:val="00447B7E"/>
    <w:rsid w:val="004501CD"/>
    <w:rsid w:val="00453210"/>
    <w:rsid w:val="00454661"/>
    <w:rsid w:val="004577F0"/>
    <w:rsid w:val="00462913"/>
    <w:rsid w:val="00464DCF"/>
    <w:rsid w:val="00465FDA"/>
    <w:rsid w:val="00466837"/>
    <w:rsid w:val="00467344"/>
    <w:rsid w:val="0047005E"/>
    <w:rsid w:val="00470A21"/>
    <w:rsid w:val="00472B82"/>
    <w:rsid w:val="004733F9"/>
    <w:rsid w:val="004748D2"/>
    <w:rsid w:val="00474DC5"/>
    <w:rsid w:val="004761F1"/>
    <w:rsid w:val="0048249E"/>
    <w:rsid w:val="00485011"/>
    <w:rsid w:val="004851BB"/>
    <w:rsid w:val="00485232"/>
    <w:rsid w:val="00486258"/>
    <w:rsid w:val="00486668"/>
    <w:rsid w:val="00490AEA"/>
    <w:rsid w:val="00493448"/>
    <w:rsid w:val="0049392C"/>
    <w:rsid w:val="0049443A"/>
    <w:rsid w:val="00494531"/>
    <w:rsid w:val="00494C1E"/>
    <w:rsid w:val="00494C56"/>
    <w:rsid w:val="004A0E37"/>
    <w:rsid w:val="004A2139"/>
    <w:rsid w:val="004A3C3A"/>
    <w:rsid w:val="004A5AF7"/>
    <w:rsid w:val="004A6186"/>
    <w:rsid w:val="004B0CC6"/>
    <w:rsid w:val="004B374C"/>
    <w:rsid w:val="004B5ED2"/>
    <w:rsid w:val="004B74D1"/>
    <w:rsid w:val="004C292C"/>
    <w:rsid w:val="004C4A1F"/>
    <w:rsid w:val="004C680B"/>
    <w:rsid w:val="004D069F"/>
    <w:rsid w:val="004D1833"/>
    <w:rsid w:val="004D1940"/>
    <w:rsid w:val="004D236D"/>
    <w:rsid w:val="004D4223"/>
    <w:rsid w:val="004D4A4B"/>
    <w:rsid w:val="004D58B2"/>
    <w:rsid w:val="004D6820"/>
    <w:rsid w:val="004E1FFC"/>
    <w:rsid w:val="004E4F74"/>
    <w:rsid w:val="004E5AB9"/>
    <w:rsid w:val="004E7E80"/>
    <w:rsid w:val="004F0E45"/>
    <w:rsid w:val="004F1351"/>
    <w:rsid w:val="004F1F7A"/>
    <w:rsid w:val="004F6995"/>
    <w:rsid w:val="004F6E39"/>
    <w:rsid w:val="004F7099"/>
    <w:rsid w:val="00500218"/>
    <w:rsid w:val="00500A40"/>
    <w:rsid w:val="005013ED"/>
    <w:rsid w:val="00502434"/>
    <w:rsid w:val="00502E01"/>
    <w:rsid w:val="00507DDB"/>
    <w:rsid w:val="00510CAF"/>
    <w:rsid w:val="00510FA6"/>
    <w:rsid w:val="00511FC3"/>
    <w:rsid w:val="0051260F"/>
    <w:rsid w:val="0051296D"/>
    <w:rsid w:val="00515819"/>
    <w:rsid w:val="00517B31"/>
    <w:rsid w:val="00520DE8"/>
    <w:rsid w:val="0052347B"/>
    <w:rsid w:val="005255D2"/>
    <w:rsid w:val="00526F44"/>
    <w:rsid w:val="005300B3"/>
    <w:rsid w:val="00532E94"/>
    <w:rsid w:val="005333D7"/>
    <w:rsid w:val="00534700"/>
    <w:rsid w:val="005375F5"/>
    <w:rsid w:val="00537B1E"/>
    <w:rsid w:val="005455AF"/>
    <w:rsid w:val="00545626"/>
    <w:rsid w:val="005460CE"/>
    <w:rsid w:val="00550B19"/>
    <w:rsid w:val="00552C68"/>
    <w:rsid w:val="00553B41"/>
    <w:rsid w:val="005559F8"/>
    <w:rsid w:val="00556BA2"/>
    <w:rsid w:val="00556DDE"/>
    <w:rsid w:val="005577FF"/>
    <w:rsid w:val="00560FD8"/>
    <w:rsid w:val="005627A9"/>
    <w:rsid w:val="005672FB"/>
    <w:rsid w:val="0057276E"/>
    <w:rsid w:val="005730B0"/>
    <w:rsid w:val="00574AC6"/>
    <w:rsid w:val="00575DCD"/>
    <w:rsid w:val="00577D25"/>
    <w:rsid w:val="00581774"/>
    <w:rsid w:val="00581F56"/>
    <w:rsid w:val="0058308A"/>
    <w:rsid w:val="00585918"/>
    <w:rsid w:val="005875A8"/>
    <w:rsid w:val="0059015F"/>
    <w:rsid w:val="005A1450"/>
    <w:rsid w:val="005A25DB"/>
    <w:rsid w:val="005A34C2"/>
    <w:rsid w:val="005A542F"/>
    <w:rsid w:val="005A7AAD"/>
    <w:rsid w:val="005B3C08"/>
    <w:rsid w:val="005B676A"/>
    <w:rsid w:val="005B6DD0"/>
    <w:rsid w:val="005B7367"/>
    <w:rsid w:val="005C217E"/>
    <w:rsid w:val="005C54FF"/>
    <w:rsid w:val="005C556C"/>
    <w:rsid w:val="005C5685"/>
    <w:rsid w:val="005C5FC0"/>
    <w:rsid w:val="005D07CE"/>
    <w:rsid w:val="005D19D9"/>
    <w:rsid w:val="005D2F79"/>
    <w:rsid w:val="005D42E3"/>
    <w:rsid w:val="005D5612"/>
    <w:rsid w:val="005D7746"/>
    <w:rsid w:val="005D7895"/>
    <w:rsid w:val="005E014E"/>
    <w:rsid w:val="005E09E9"/>
    <w:rsid w:val="005E3490"/>
    <w:rsid w:val="005E3AD2"/>
    <w:rsid w:val="005E47F1"/>
    <w:rsid w:val="005E52BE"/>
    <w:rsid w:val="005E66B3"/>
    <w:rsid w:val="005E69C9"/>
    <w:rsid w:val="005E6BC2"/>
    <w:rsid w:val="005E6EC1"/>
    <w:rsid w:val="005F08C8"/>
    <w:rsid w:val="005F2B44"/>
    <w:rsid w:val="005F44FA"/>
    <w:rsid w:val="005F528D"/>
    <w:rsid w:val="005F5980"/>
    <w:rsid w:val="005F5AF2"/>
    <w:rsid w:val="005F6B15"/>
    <w:rsid w:val="00602B25"/>
    <w:rsid w:val="00615BF4"/>
    <w:rsid w:val="00617379"/>
    <w:rsid w:val="006177B2"/>
    <w:rsid w:val="00620242"/>
    <w:rsid w:val="0062112A"/>
    <w:rsid w:val="006218DE"/>
    <w:rsid w:val="00621E38"/>
    <w:rsid w:val="00621EE5"/>
    <w:rsid w:val="00624E79"/>
    <w:rsid w:val="006257BA"/>
    <w:rsid w:val="00630D5D"/>
    <w:rsid w:val="00630E75"/>
    <w:rsid w:val="00632D20"/>
    <w:rsid w:val="00633FB9"/>
    <w:rsid w:val="006349DE"/>
    <w:rsid w:val="00641DB7"/>
    <w:rsid w:val="00643CD0"/>
    <w:rsid w:val="006455D7"/>
    <w:rsid w:val="0065089D"/>
    <w:rsid w:val="00651C13"/>
    <w:rsid w:val="006525F2"/>
    <w:rsid w:val="0065339A"/>
    <w:rsid w:val="006557E9"/>
    <w:rsid w:val="00656FA1"/>
    <w:rsid w:val="00656FA5"/>
    <w:rsid w:val="00657D94"/>
    <w:rsid w:val="006613C1"/>
    <w:rsid w:val="0066713F"/>
    <w:rsid w:val="00667F3D"/>
    <w:rsid w:val="00671DFC"/>
    <w:rsid w:val="00671EAB"/>
    <w:rsid w:val="006728B3"/>
    <w:rsid w:val="00677236"/>
    <w:rsid w:val="00680764"/>
    <w:rsid w:val="006836E2"/>
    <w:rsid w:val="00683D03"/>
    <w:rsid w:val="00687F75"/>
    <w:rsid w:val="00690242"/>
    <w:rsid w:val="00692900"/>
    <w:rsid w:val="006930F3"/>
    <w:rsid w:val="006937A9"/>
    <w:rsid w:val="00695C84"/>
    <w:rsid w:val="00695FE3"/>
    <w:rsid w:val="00696AAB"/>
    <w:rsid w:val="006976FF"/>
    <w:rsid w:val="006A32B3"/>
    <w:rsid w:val="006A3B8D"/>
    <w:rsid w:val="006A50C9"/>
    <w:rsid w:val="006A6443"/>
    <w:rsid w:val="006B01B1"/>
    <w:rsid w:val="006B316A"/>
    <w:rsid w:val="006B348F"/>
    <w:rsid w:val="006B65F1"/>
    <w:rsid w:val="006B7505"/>
    <w:rsid w:val="006B7778"/>
    <w:rsid w:val="006C3420"/>
    <w:rsid w:val="006C38FF"/>
    <w:rsid w:val="006C4FB3"/>
    <w:rsid w:val="006C598C"/>
    <w:rsid w:val="006C59DB"/>
    <w:rsid w:val="006C7BD8"/>
    <w:rsid w:val="006D0290"/>
    <w:rsid w:val="006D1057"/>
    <w:rsid w:val="006D3992"/>
    <w:rsid w:val="006D4982"/>
    <w:rsid w:val="006D5D16"/>
    <w:rsid w:val="006D7E07"/>
    <w:rsid w:val="006D7E2F"/>
    <w:rsid w:val="006E119E"/>
    <w:rsid w:val="006E221E"/>
    <w:rsid w:val="006E4BA5"/>
    <w:rsid w:val="006E639C"/>
    <w:rsid w:val="006E7461"/>
    <w:rsid w:val="006F055B"/>
    <w:rsid w:val="006F271A"/>
    <w:rsid w:val="006F3989"/>
    <w:rsid w:val="006F6F5A"/>
    <w:rsid w:val="00703451"/>
    <w:rsid w:val="00703978"/>
    <w:rsid w:val="00703CD6"/>
    <w:rsid w:val="00704595"/>
    <w:rsid w:val="00704A26"/>
    <w:rsid w:val="0070619D"/>
    <w:rsid w:val="007079D8"/>
    <w:rsid w:val="007106B6"/>
    <w:rsid w:val="00712CFC"/>
    <w:rsid w:val="00714D48"/>
    <w:rsid w:val="00715C34"/>
    <w:rsid w:val="00716CA7"/>
    <w:rsid w:val="00717F4C"/>
    <w:rsid w:val="00720160"/>
    <w:rsid w:val="0072106D"/>
    <w:rsid w:val="00724364"/>
    <w:rsid w:val="00726806"/>
    <w:rsid w:val="0072698F"/>
    <w:rsid w:val="00730FC1"/>
    <w:rsid w:val="00732D8D"/>
    <w:rsid w:val="00734A54"/>
    <w:rsid w:val="00736D16"/>
    <w:rsid w:val="0074098B"/>
    <w:rsid w:val="00740AF9"/>
    <w:rsid w:val="007411BB"/>
    <w:rsid w:val="00742F02"/>
    <w:rsid w:val="0074594F"/>
    <w:rsid w:val="00750E80"/>
    <w:rsid w:val="00751522"/>
    <w:rsid w:val="00751D19"/>
    <w:rsid w:val="007530E1"/>
    <w:rsid w:val="00753266"/>
    <w:rsid w:val="0075566F"/>
    <w:rsid w:val="007572D1"/>
    <w:rsid w:val="00757E9D"/>
    <w:rsid w:val="00762159"/>
    <w:rsid w:val="0076327A"/>
    <w:rsid w:val="007635D0"/>
    <w:rsid w:val="00763A2A"/>
    <w:rsid w:val="00765670"/>
    <w:rsid w:val="00765BFC"/>
    <w:rsid w:val="00772A93"/>
    <w:rsid w:val="00774745"/>
    <w:rsid w:val="0078060A"/>
    <w:rsid w:val="00782509"/>
    <w:rsid w:val="007834B5"/>
    <w:rsid w:val="00783659"/>
    <w:rsid w:val="00783B9C"/>
    <w:rsid w:val="00784906"/>
    <w:rsid w:val="007854A3"/>
    <w:rsid w:val="00785C0B"/>
    <w:rsid w:val="007867A7"/>
    <w:rsid w:val="00786AF2"/>
    <w:rsid w:val="00786D53"/>
    <w:rsid w:val="00791923"/>
    <w:rsid w:val="00792603"/>
    <w:rsid w:val="00794B41"/>
    <w:rsid w:val="00796E9A"/>
    <w:rsid w:val="007A066C"/>
    <w:rsid w:val="007A133D"/>
    <w:rsid w:val="007A2E9A"/>
    <w:rsid w:val="007A3270"/>
    <w:rsid w:val="007A7E4F"/>
    <w:rsid w:val="007B055A"/>
    <w:rsid w:val="007B272D"/>
    <w:rsid w:val="007B6AA5"/>
    <w:rsid w:val="007C0137"/>
    <w:rsid w:val="007C0EDF"/>
    <w:rsid w:val="007C1222"/>
    <w:rsid w:val="007C3C1C"/>
    <w:rsid w:val="007C588D"/>
    <w:rsid w:val="007C5C72"/>
    <w:rsid w:val="007C72D9"/>
    <w:rsid w:val="007D200A"/>
    <w:rsid w:val="007D3AF3"/>
    <w:rsid w:val="007D5A84"/>
    <w:rsid w:val="007D6B45"/>
    <w:rsid w:val="007E027C"/>
    <w:rsid w:val="007E086C"/>
    <w:rsid w:val="007E0A0C"/>
    <w:rsid w:val="007E1610"/>
    <w:rsid w:val="007E40EE"/>
    <w:rsid w:val="007E7766"/>
    <w:rsid w:val="007F0CA6"/>
    <w:rsid w:val="007F50E2"/>
    <w:rsid w:val="007F59F3"/>
    <w:rsid w:val="007F5F2F"/>
    <w:rsid w:val="007F6397"/>
    <w:rsid w:val="007F717E"/>
    <w:rsid w:val="007F7B3D"/>
    <w:rsid w:val="00801A06"/>
    <w:rsid w:val="00802600"/>
    <w:rsid w:val="0080458D"/>
    <w:rsid w:val="008056FC"/>
    <w:rsid w:val="00805C93"/>
    <w:rsid w:val="00806968"/>
    <w:rsid w:val="008103BE"/>
    <w:rsid w:val="00810F1A"/>
    <w:rsid w:val="008113D8"/>
    <w:rsid w:val="0081410C"/>
    <w:rsid w:val="00814876"/>
    <w:rsid w:val="008151DD"/>
    <w:rsid w:val="008157B5"/>
    <w:rsid w:val="008163F3"/>
    <w:rsid w:val="008178A7"/>
    <w:rsid w:val="008211B6"/>
    <w:rsid w:val="00822B8F"/>
    <w:rsid w:val="00824990"/>
    <w:rsid w:val="00826220"/>
    <w:rsid w:val="008311BD"/>
    <w:rsid w:val="00832465"/>
    <w:rsid w:val="00833D24"/>
    <w:rsid w:val="00834717"/>
    <w:rsid w:val="0083496B"/>
    <w:rsid w:val="008354EF"/>
    <w:rsid w:val="00835637"/>
    <w:rsid w:val="0083624C"/>
    <w:rsid w:val="0084014D"/>
    <w:rsid w:val="00845EB8"/>
    <w:rsid w:val="00845FF9"/>
    <w:rsid w:val="00853EF6"/>
    <w:rsid w:val="00855CFF"/>
    <w:rsid w:val="00856370"/>
    <w:rsid w:val="008566B7"/>
    <w:rsid w:val="008569AE"/>
    <w:rsid w:val="00857671"/>
    <w:rsid w:val="0086153A"/>
    <w:rsid w:val="008639E3"/>
    <w:rsid w:val="00864561"/>
    <w:rsid w:val="00864C25"/>
    <w:rsid w:val="00866D83"/>
    <w:rsid w:val="00873852"/>
    <w:rsid w:val="008748BD"/>
    <w:rsid w:val="0087684D"/>
    <w:rsid w:val="0088054E"/>
    <w:rsid w:val="00881480"/>
    <w:rsid w:val="00881F21"/>
    <w:rsid w:val="008822A3"/>
    <w:rsid w:val="00882755"/>
    <w:rsid w:val="00882A22"/>
    <w:rsid w:val="00883D47"/>
    <w:rsid w:val="00884619"/>
    <w:rsid w:val="0088599C"/>
    <w:rsid w:val="00887F8D"/>
    <w:rsid w:val="00893CB9"/>
    <w:rsid w:val="00895C6E"/>
    <w:rsid w:val="00895D9D"/>
    <w:rsid w:val="0089679E"/>
    <w:rsid w:val="008A1015"/>
    <w:rsid w:val="008A338C"/>
    <w:rsid w:val="008A3B03"/>
    <w:rsid w:val="008A5E54"/>
    <w:rsid w:val="008A6605"/>
    <w:rsid w:val="008B09E4"/>
    <w:rsid w:val="008B0D29"/>
    <w:rsid w:val="008B4655"/>
    <w:rsid w:val="008B6405"/>
    <w:rsid w:val="008B6F38"/>
    <w:rsid w:val="008B75E7"/>
    <w:rsid w:val="008B78A8"/>
    <w:rsid w:val="008B797C"/>
    <w:rsid w:val="008C0F9E"/>
    <w:rsid w:val="008C1426"/>
    <w:rsid w:val="008C20B7"/>
    <w:rsid w:val="008C299E"/>
    <w:rsid w:val="008C44C1"/>
    <w:rsid w:val="008D0131"/>
    <w:rsid w:val="008D042D"/>
    <w:rsid w:val="008D04D0"/>
    <w:rsid w:val="008D0FA6"/>
    <w:rsid w:val="008D1A54"/>
    <w:rsid w:val="008D54F1"/>
    <w:rsid w:val="008D630B"/>
    <w:rsid w:val="008D753A"/>
    <w:rsid w:val="008D7D63"/>
    <w:rsid w:val="008E0292"/>
    <w:rsid w:val="008E28DB"/>
    <w:rsid w:val="008E4074"/>
    <w:rsid w:val="008E6399"/>
    <w:rsid w:val="008E7432"/>
    <w:rsid w:val="008F0346"/>
    <w:rsid w:val="008F193B"/>
    <w:rsid w:val="008F4B82"/>
    <w:rsid w:val="008F5C1E"/>
    <w:rsid w:val="008F72EE"/>
    <w:rsid w:val="009007C7"/>
    <w:rsid w:val="00900F1F"/>
    <w:rsid w:val="00906DBE"/>
    <w:rsid w:val="00910568"/>
    <w:rsid w:val="00910A5F"/>
    <w:rsid w:val="00916B30"/>
    <w:rsid w:val="00917816"/>
    <w:rsid w:val="00920359"/>
    <w:rsid w:val="00922374"/>
    <w:rsid w:val="00922985"/>
    <w:rsid w:val="00924E0C"/>
    <w:rsid w:val="00931A57"/>
    <w:rsid w:val="00933F2D"/>
    <w:rsid w:val="00935169"/>
    <w:rsid w:val="0093767D"/>
    <w:rsid w:val="00940AC9"/>
    <w:rsid w:val="00947674"/>
    <w:rsid w:val="009513DC"/>
    <w:rsid w:val="00954F61"/>
    <w:rsid w:val="00960AD6"/>
    <w:rsid w:val="00961DF6"/>
    <w:rsid w:val="00963B3B"/>
    <w:rsid w:val="00965373"/>
    <w:rsid w:val="00967BB5"/>
    <w:rsid w:val="00970BD5"/>
    <w:rsid w:val="00970C98"/>
    <w:rsid w:val="00973A63"/>
    <w:rsid w:val="00977920"/>
    <w:rsid w:val="00981D0C"/>
    <w:rsid w:val="00982BFC"/>
    <w:rsid w:val="00986FCF"/>
    <w:rsid w:val="0099398C"/>
    <w:rsid w:val="0099497C"/>
    <w:rsid w:val="009964A9"/>
    <w:rsid w:val="00996CDB"/>
    <w:rsid w:val="00996F45"/>
    <w:rsid w:val="009A012E"/>
    <w:rsid w:val="009A0426"/>
    <w:rsid w:val="009A0E04"/>
    <w:rsid w:val="009A1993"/>
    <w:rsid w:val="009A4590"/>
    <w:rsid w:val="009A4A9B"/>
    <w:rsid w:val="009A5C74"/>
    <w:rsid w:val="009A62D0"/>
    <w:rsid w:val="009B26ED"/>
    <w:rsid w:val="009B2840"/>
    <w:rsid w:val="009B3D69"/>
    <w:rsid w:val="009B456D"/>
    <w:rsid w:val="009B6007"/>
    <w:rsid w:val="009C6591"/>
    <w:rsid w:val="009D0562"/>
    <w:rsid w:val="009D111A"/>
    <w:rsid w:val="009D314C"/>
    <w:rsid w:val="009D4AB7"/>
    <w:rsid w:val="009D6D8D"/>
    <w:rsid w:val="009E0B83"/>
    <w:rsid w:val="009E2D08"/>
    <w:rsid w:val="009E3DD8"/>
    <w:rsid w:val="009E4126"/>
    <w:rsid w:val="009E426C"/>
    <w:rsid w:val="009F61EC"/>
    <w:rsid w:val="009F759B"/>
    <w:rsid w:val="00A01966"/>
    <w:rsid w:val="00A02A65"/>
    <w:rsid w:val="00A03DBD"/>
    <w:rsid w:val="00A061F1"/>
    <w:rsid w:val="00A071CD"/>
    <w:rsid w:val="00A07784"/>
    <w:rsid w:val="00A10062"/>
    <w:rsid w:val="00A118F2"/>
    <w:rsid w:val="00A14BF6"/>
    <w:rsid w:val="00A151F4"/>
    <w:rsid w:val="00A16BE9"/>
    <w:rsid w:val="00A16C9D"/>
    <w:rsid w:val="00A20182"/>
    <w:rsid w:val="00A2086D"/>
    <w:rsid w:val="00A20ABA"/>
    <w:rsid w:val="00A20B9E"/>
    <w:rsid w:val="00A226AD"/>
    <w:rsid w:val="00A22CA5"/>
    <w:rsid w:val="00A2537F"/>
    <w:rsid w:val="00A25D07"/>
    <w:rsid w:val="00A25DB4"/>
    <w:rsid w:val="00A25E06"/>
    <w:rsid w:val="00A33577"/>
    <w:rsid w:val="00A33669"/>
    <w:rsid w:val="00A37D4A"/>
    <w:rsid w:val="00A43C12"/>
    <w:rsid w:val="00A43CEB"/>
    <w:rsid w:val="00A45287"/>
    <w:rsid w:val="00A46B00"/>
    <w:rsid w:val="00A47B4E"/>
    <w:rsid w:val="00A50260"/>
    <w:rsid w:val="00A566AF"/>
    <w:rsid w:val="00A56B97"/>
    <w:rsid w:val="00A5781D"/>
    <w:rsid w:val="00A61393"/>
    <w:rsid w:val="00A62CA7"/>
    <w:rsid w:val="00A63AB2"/>
    <w:rsid w:val="00A71131"/>
    <w:rsid w:val="00A72932"/>
    <w:rsid w:val="00A72FBE"/>
    <w:rsid w:val="00A73714"/>
    <w:rsid w:val="00A738BE"/>
    <w:rsid w:val="00A75086"/>
    <w:rsid w:val="00A75CFC"/>
    <w:rsid w:val="00A762F4"/>
    <w:rsid w:val="00A77CE0"/>
    <w:rsid w:val="00A822A3"/>
    <w:rsid w:val="00A83715"/>
    <w:rsid w:val="00A90558"/>
    <w:rsid w:val="00A90680"/>
    <w:rsid w:val="00A90A20"/>
    <w:rsid w:val="00A92146"/>
    <w:rsid w:val="00A93B7A"/>
    <w:rsid w:val="00A95524"/>
    <w:rsid w:val="00A95C05"/>
    <w:rsid w:val="00AA02D2"/>
    <w:rsid w:val="00AA05C4"/>
    <w:rsid w:val="00AA0790"/>
    <w:rsid w:val="00AA4183"/>
    <w:rsid w:val="00AA4F1D"/>
    <w:rsid w:val="00AB1714"/>
    <w:rsid w:val="00AB22F3"/>
    <w:rsid w:val="00AB35A7"/>
    <w:rsid w:val="00AB5418"/>
    <w:rsid w:val="00AB64EE"/>
    <w:rsid w:val="00AC46BA"/>
    <w:rsid w:val="00AD17A9"/>
    <w:rsid w:val="00AD1CEB"/>
    <w:rsid w:val="00AD27E6"/>
    <w:rsid w:val="00AD58B2"/>
    <w:rsid w:val="00AE37A3"/>
    <w:rsid w:val="00AF1498"/>
    <w:rsid w:val="00AF4584"/>
    <w:rsid w:val="00AF50AD"/>
    <w:rsid w:val="00AF50AF"/>
    <w:rsid w:val="00AF5387"/>
    <w:rsid w:val="00AF6364"/>
    <w:rsid w:val="00AF6AAE"/>
    <w:rsid w:val="00B072E0"/>
    <w:rsid w:val="00B10007"/>
    <w:rsid w:val="00B11BB8"/>
    <w:rsid w:val="00B11FAA"/>
    <w:rsid w:val="00B146C3"/>
    <w:rsid w:val="00B15C35"/>
    <w:rsid w:val="00B260EA"/>
    <w:rsid w:val="00B34581"/>
    <w:rsid w:val="00B3489A"/>
    <w:rsid w:val="00B3528C"/>
    <w:rsid w:val="00B373EC"/>
    <w:rsid w:val="00B37539"/>
    <w:rsid w:val="00B442E7"/>
    <w:rsid w:val="00B4527A"/>
    <w:rsid w:val="00B454B2"/>
    <w:rsid w:val="00B4576D"/>
    <w:rsid w:val="00B458E6"/>
    <w:rsid w:val="00B459CA"/>
    <w:rsid w:val="00B45DA8"/>
    <w:rsid w:val="00B45FB3"/>
    <w:rsid w:val="00B46539"/>
    <w:rsid w:val="00B47F33"/>
    <w:rsid w:val="00B47FF3"/>
    <w:rsid w:val="00B50EBB"/>
    <w:rsid w:val="00B533B3"/>
    <w:rsid w:val="00B56020"/>
    <w:rsid w:val="00B564C0"/>
    <w:rsid w:val="00B6056D"/>
    <w:rsid w:val="00B64CB2"/>
    <w:rsid w:val="00B65393"/>
    <w:rsid w:val="00B66EF9"/>
    <w:rsid w:val="00B70126"/>
    <w:rsid w:val="00B7057B"/>
    <w:rsid w:val="00B711AE"/>
    <w:rsid w:val="00B7178F"/>
    <w:rsid w:val="00B73763"/>
    <w:rsid w:val="00B84A07"/>
    <w:rsid w:val="00B9019C"/>
    <w:rsid w:val="00B90233"/>
    <w:rsid w:val="00B9086F"/>
    <w:rsid w:val="00B91939"/>
    <w:rsid w:val="00B922A5"/>
    <w:rsid w:val="00B965C5"/>
    <w:rsid w:val="00B97210"/>
    <w:rsid w:val="00BA0827"/>
    <w:rsid w:val="00BA1225"/>
    <w:rsid w:val="00BB247D"/>
    <w:rsid w:val="00BB7093"/>
    <w:rsid w:val="00BC49A6"/>
    <w:rsid w:val="00BC6AE4"/>
    <w:rsid w:val="00BD08F9"/>
    <w:rsid w:val="00BD0F3C"/>
    <w:rsid w:val="00BD1964"/>
    <w:rsid w:val="00BE16FB"/>
    <w:rsid w:val="00BE7715"/>
    <w:rsid w:val="00BF2265"/>
    <w:rsid w:val="00BF35DD"/>
    <w:rsid w:val="00BF389A"/>
    <w:rsid w:val="00BF45C2"/>
    <w:rsid w:val="00BF4FA0"/>
    <w:rsid w:val="00C01B2C"/>
    <w:rsid w:val="00C02376"/>
    <w:rsid w:val="00C04BEF"/>
    <w:rsid w:val="00C061A6"/>
    <w:rsid w:val="00C07AF8"/>
    <w:rsid w:val="00C11AB6"/>
    <w:rsid w:val="00C1309E"/>
    <w:rsid w:val="00C13D74"/>
    <w:rsid w:val="00C1544F"/>
    <w:rsid w:val="00C17AA4"/>
    <w:rsid w:val="00C2098D"/>
    <w:rsid w:val="00C21308"/>
    <w:rsid w:val="00C23E1F"/>
    <w:rsid w:val="00C2541D"/>
    <w:rsid w:val="00C27CBE"/>
    <w:rsid w:val="00C313C0"/>
    <w:rsid w:val="00C36E74"/>
    <w:rsid w:val="00C36F09"/>
    <w:rsid w:val="00C40C14"/>
    <w:rsid w:val="00C42266"/>
    <w:rsid w:val="00C44540"/>
    <w:rsid w:val="00C469CB"/>
    <w:rsid w:val="00C53589"/>
    <w:rsid w:val="00C54298"/>
    <w:rsid w:val="00C5647A"/>
    <w:rsid w:val="00C61F40"/>
    <w:rsid w:val="00C61FB0"/>
    <w:rsid w:val="00C6231B"/>
    <w:rsid w:val="00C6251D"/>
    <w:rsid w:val="00C636F4"/>
    <w:rsid w:val="00C66929"/>
    <w:rsid w:val="00C710B4"/>
    <w:rsid w:val="00C762D1"/>
    <w:rsid w:val="00C8225B"/>
    <w:rsid w:val="00C82415"/>
    <w:rsid w:val="00C84685"/>
    <w:rsid w:val="00C85C7C"/>
    <w:rsid w:val="00C91200"/>
    <w:rsid w:val="00C91A4D"/>
    <w:rsid w:val="00C9243A"/>
    <w:rsid w:val="00C931A9"/>
    <w:rsid w:val="00C954DC"/>
    <w:rsid w:val="00C95E75"/>
    <w:rsid w:val="00C95FED"/>
    <w:rsid w:val="00C963BE"/>
    <w:rsid w:val="00C96FBC"/>
    <w:rsid w:val="00C976A1"/>
    <w:rsid w:val="00CA1B36"/>
    <w:rsid w:val="00CA2591"/>
    <w:rsid w:val="00CA39A9"/>
    <w:rsid w:val="00CA57B3"/>
    <w:rsid w:val="00CA7337"/>
    <w:rsid w:val="00CA754A"/>
    <w:rsid w:val="00CB178B"/>
    <w:rsid w:val="00CB4A71"/>
    <w:rsid w:val="00CB5F93"/>
    <w:rsid w:val="00CB7272"/>
    <w:rsid w:val="00CC0FE0"/>
    <w:rsid w:val="00CC2EFF"/>
    <w:rsid w:val="00CC4B64"/>
    <w:rsid w:val="00CC4B82"/>
    <w:rsid w:val="00CC6DDC"/>
    <w:rsid w:val="00CD06F3"/>
    <w:rsid w:val="00CD1FCC"/>
    <w:rsid w:val="00CD2891"/>
    <w:rsid w:val="00CD5D11"/>
    <w:rsid w:val="00CD7F40"/>
    <w:rsid w:val="00CE0AC4"/>
    <w:rsid w:val="00CE1870"/>
    <w:rsid w:val="00CE1E2F"/>
    <w:rsid w:val="00CE2699"/>
    <w:rsid w:val="00CE2C43"/>
    <w:rsid w:val="00CE4827"/>
    <w:rsid w:val="00CE51E9"/>
    <w:rsid w:val="00CE7F8C"/>
    <w:rsid w:val="00CF0759"/>
    <w:rsid w:val="00CF10EA"/>
    <w:rsid w:val="00CF2229"/>
    <w:rsid w:val="00CF740C"/>
    <w:rsid w:val="00D004D3"/>
    <w:rsid w:val="00D01DA2"/>
    <w:rsid w:val="00D023C2"/>
    <w:rsid w:val="00D02E4B"/>
    <w:rsid w:val="00D03E60"/>
    <w:rsid w:val="00D03F49"/>
    <w:rsid w:val="00D043ED"/>
    <w:rsid w:val="00D060F0"/>
    <w:rsid w:val="00D10675"/>
    <w:rsid w:val="00D11445"/>
    <w:rsid w:val="00D13E44"/>
    <w:rsid w:val="00D14022"/>
    <w:rsid w:val="00D14AC2"/>
    <w:rsid w:val="00D16376"/>
    <w:rsid w:val="00D17FC5"/>
    <w:rsid w:val="00D22591"/>
    <w:rsid w:val="00D23045"/>
    <w:rsid w:val="00D24056"/>
    <w:rsid w:val="00D25A42"/>
    <w:rsid w:val="00D306E0"/>
    <w:rsid w:val="00D334CD"/>
    <w:rsid w:val="00D33A27"/>
    <w:rsid w:val="00D349E4"/>
    <w:rsid w:val="00D351C2"/>
    <w:rsid w:val="00D417BD"/>
    <w:rsid w:val="00D42B25"/>
    <w:rsid w:val="00D468E4"/>
    <w:rsid w:val="00D474D8"/>
    <w:rsid w:val="00D511D4"/>
    <w:rsid w:val="00D52266"/>
    <w:rsid w:val="00D53775"/>
    <w:rsid w:val="00D5384F"/>
    <w:rsid w:val="00D552DE"/>
    <w:rsid w:val="00D56A2F"/>
    <w:rsid w:val="00D57DE4"/>
    <w:rsid w:val="00D60CA3"/>
    <w:rsid w:val="00D6101F"/>
    <w:rsid w:val="00D6479C"/>
    <w:rsid w:val="00D66196"/>
    <w:rsid w:val="00D66544"/>
    <w:rsid w:val="00D66892"/>
    <w:rsid w:val="00D66B28"/>
    <w:rsid w:val="00D66EEB"/>
    <w:rsid w:val="00D711CF"/>
    <w:rsid w:val="00D76D25"/>
    <w:rsid w:val="00D81A8D"/>
    <w:rsid w:val="00D81AE6"/>
    <w:rsid w:val="00D842D2"/>
    <w:rsid w:val="00D8584D"/>
    <w:rsid w:val="00D85C60"/>
    <w:rsid w:val="00D85E55"/>
    <w:rsid w:val="00D86592"/>
    <w:rsid w:val="00D87477"/>
    <w:rsid w:val="00D87782"/>
    <w:rsid w:val="00D87A10"/>
    <w:rsid w:val="00D932B2"/>
    <w:rsid w:val="00D947C7"/>
    <w:rsid w:val="00D95147"/>
    <w:rsid w:val="00D9544C"/>
    <w:rsid w:val="00D958F3"/>
    <w:rsid w:val="00D96455"/>
    <w:rsid w:val="00DA0BEC"/>
    <w:rsid w:val="00DA1439"/>
    <w:rsid w:val="00DA1550"/>
    <w:rsid w:val="00DA15FF"/>
    <w:rsid w:val="00DA1A87"/>
    <w:rsid w:val="00DA25C6"/>
    <w:rsid w:val="00DA2BEE"/>
    <w:rsid w:val="00DA5E67"/>
    <w:rsid w:val="00DB0433"/>
    <w:rsid w:val="00DB081B"/>
    <w:rsid w:val="00DB0C5B"/>
    <w:rsid w:val="00DB1F4B"/>
    <w:rsid w:val="00DB30AC"/>
    <w:rsid w:val="00DB3275"/>
    <w:rsid w:val="00DB4191"/>
    <w:rsid w:val="00DC097C"/>
    <w:rsid w:val="00DC67C5"/>
    <w:rsid w:val="00DE0765"/>
    <w:rsid w:val="00DE0F62"/>
    <w:rsid w:val="00DE6A67"/>
    <w:rsid w:val="00DF227E"/>
    <w:rsid w:val="00DF26AB"/>
    <w:rsid w:val="00DF5C62"/>
    <w:rsid w:val="00DF676D"/>
    <w:rsid w:val="00DF6A33"/>
    <w:rsid w:val="00DF7D64"/>
    <w:rsid w:val="00E011B8"/>
    <w:rsid w:val="00E040B2"/>
    <w:rsid w:val="00E05443"/>
    <w:rsid w:val="00E05CA2"/>
    <w:rsid w:val="00E079C9"/>
    <w:rsid w:val="00E10311"/>
    <w:rsid w:val="00E126DA"/>
    <w:rsid w:val="00E13DF1"/>
    <w:rsid w:val="00E143A8"/>
    <w:rsid w:val="00E15466"/>
    <w:rsid w:val="00E171CB"/>
    <w:rsid w:val="00E177FD"/>
    <w:rsid w:val="00E20370"/>
    <w:rsid w:val="00E23C2A"/>
    <w:rsid w:val="00E23E70"/>
    <w:rsid w:val="00E244BD"/>
    <w:rsid w:val="00E2627D"/>
    <w:rsid w:val="00E263B4"/>
    <w:rsid w:val="00E26DE9"/>
    <w:rsid w:val="00E27EF2"/>
    <w:rsid w:val="00E3055A"/>
    <w:rsid w:val="00E31407"/>
    <w:rsid w:val="00E33167"/>
    <w:rsid w:val="00E349E0"/>
    <w:rsid w:val="00E356F6"/>
    <w:rsid w:val="00E41C0F"/>
    <w:rsid w:val="00E43201"/>
    <w:rsid w:val="00E43454"/>
    <w:rsid w:val="00E4552F"/>
    <w:rsid w:val="00E45CA3"/>
    <w:rsid w:val="00E4612E"/>
    <w:rsid w:val="00E51CF6"/>
    <w:rsid w:val="00E54E70"/>
    <w:rsid w:val="00E55E7C"/>
    <w:rsid w:val="00E604CD"/>
    <w:rsid w:val="00E6091C"/>
    <w:rsid w:val="00E6153F"/>
    <w:rsid w:val="00E63517"/>
    <w:rsid w:val="00E64D38"/>
    <w:rsid w:val="00E67FF6"/>
    <w:rsid w:val="00E70B5F"/>
    <w:rsid w:val="00E717FB"/>
    <w:rsid w:val="00E74651"/>
    <w:rsid w:val="00E75024"/>
    <w:rsid w:val="00E75926"/>
    <w:rsid w:val="00E76C66"/>
    <w:rsid w:val="00E800B8"/>
    <w:rsid w:val="00E801B8"/>
    <w:rsid w:val="00E8095A"/>
    <w:rsid w:val="00E80995"/>
    <w:rsid w:val="00E834BA"/>
    <w:rsid w:val="00E86889"/>
    <w:rsid w:val="00E90B4F"/>
    <w:rsid w:val="00E90CC9"/>
    <w:rsid w:val="00E9214A"/>
    <w:rsid w:val="00E96798"/>
    <w:rsid w:val="00E97988"/>
    <w:rsid w:val="00EA1AC4"/>
    <w:rsid w:val="00EA44D2"/>
    <w:rsid w:val="00EA5A27"/>
    <w:rsid w:val="00EA5D78"/>
    <w:rsid w:val="00EA7194"/>
    <w:rsid w:val="00EB126A"/>
    <w:rsid w:val="00EB2B10"/>
    <w:rsid w:val="00EB4472"/>
    <w:rsid w:val="00EB4876"/>
    <w:rsid w:val="00EB5C8F"/>
    <w:rsid w:val="00EB65A2"/>
    <w:rsid w:val="00EB7B50"/>
    <w:rsid w:val="00EC02F6"/>
    <w:rsid w:val="00EC0EB7"/>
    <w:rsid w:val="00EC164E"/>
    <w:rsid w:val="00EC22A8"/>
    <w:rsid w:val="00EC273B"/>
    <w:rsid w:val="00EC5142"/>
    <w:rsid w:val="00ED10ED"/>
    <w:rsid w:val="00ED2C1C"/>
    <w:rsid w:val="00EE2461"/>
    <w:rsid w:val="00EE2C91"/>
    <w:rsid w:val="00EE3DC2"/>
    <w:rsid w:val="00EF11B3"/>
    <w:rsid w:val="00EF35E8"/>
    <w:rsid w:val="00EF5F53"/>
    <w:rsid w:val="00EF67D8"/>
    <w:rsid w:val="00EF7387"/>
    <w:rsid w:val="00F010BD"/>
    <w:rsid w:val="00F016A5"/>
    <w:rsid w:val="00F02632"/>
    <w:rsid w:val="00F12974"/>
    <w:rsid w:val="00F1323E"/>
    <w:rsid w:val="00F15CCE"/>
    <w:rsid w:val="00F16603"/>
    <w:rsid w:val="00F169FC"/>
    <w:rsid w:val="00F20C2A"/>
    <w:rsid w:val="00F2100C"/>
    <w:rsid w:val="00F219B8"/>
    <w:rsid w:val="00F21C11"/>
    <w:rsid w:val="00F21CD7"/>
    <w:rsid w:val="00F23327"/>
    <w:rsid w:val="00F269E9"/>
    <w:rsid w:val="00F30855"/>
    <w:rsid w:val="00F3235F"/>
    <w:rsid w:val="00F359F0"/>
    <w:rsid w:val="00F41EE1"/>
    <w:rsid w:val="00F42C21"/>
    <w:rsid w:val="00F46FB2"/>
    <w:rsid w:val="00F5035D"/>
    <w:rsid w:val="00F5217D"/>
    <w:rsid w:val="00F53423"/>
    <w:rsid w:val="00F54069"/>
    <w:rsid w:val="00F603D4"/>
    <w:rsid w:val="00F61816"/>
    <w:rsid w:val="00F61DF4"/>
    <w:rsid w:val="00F63638"/>
    <w:rsid w:val="00F706A8"/>
    <w:rsid w:val="00F72A85"/>
    <w:rsid w:val="00F72D2E"/>
    <w:rsid w:val="00F747F9"/>
    <w:rsid w:val="00F754A4"/>
    <w:rsid w:val="00F773BF"/>
    <w:rsid w:val="00F80A95"/>
    <w:rsid w:val="00F824CA"/>
    <w:rsid w:val="00F82734"/>
    <w:rsid w:val="00F833CF"/>
    <w:rsid w:val="00F83B80"/>
    <w:rsid w:val="00F86898"/>
    <w:rsid w:val="00F87C7C"/>
    <w:rsid w:val="00F926ED"/>
    <w:rsid w:val="00F927AA"/>
    <w:rsid w:val="00F95C1C"/>
    <w:rsid w:val="00FA0207"/>
    <w:rsid w:val="00FA4B16"/>
    <w:rsid w:val="00FA7DF1"/>
    <w:rsid w:val="00FB0C35"/>
    <w:rsid w:val="00FB112D"/>
    <w:rsid w:val="00FB20CF"/>
    <w:rsid w:val="00FB3B58"/>
    <w:rsid w:val="00FC0699"/>
    <w:rsid w:val="00FC14EA"/>
    <w:rsid w:val="00FC29D6"/>
    <w:rsid w:val="00FC4940"/>
    <w:rsid w:val="00FC6319"/>
    <w:rsid w:val="00FC6FF3"/>
    <w:rsid w:val="00FD0498"/>
    <w:rsid w:val="00FD06D4"/>
    <w:rsid w:val="00FD1071"/>
    <w:rsid w:val="00FD2E6B"/>
    <w:rsid w:val="00FD3B7A"/>
    <w:rsid w:val="00FD3BB8"/>
    <w:rsid w:val="00FD77A0"/>
    <w:rsid w:val="00FE3AA3"/>
    <w:rsid w:val="00FE56ED"/>
    <w:rsid w:val="00FE57CE"/>
    <w:rsid w:val="00FE5F5A"/>
    <w:rsid w:val="00FF063F"/>
    <w:rsid w:val="00FF35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2E8BBFD"/>
  <w15:docId w15:val="{C7505883-3AAD-1F40-862F-A03CC592E9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="Arial" w:hAnsi="Arial" w:cs="Arial"/>
        <w:sz w:val="22"/>
        <w:szCs w:val="22"/>
        <w:lang w:val="en" w:eastAsia="en-US" w:bidi="ar-SA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qFormat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66B3"/>
  </w:style>
  <w:style w:type="paragraph" w:styleId="Heading1">
    <w:name w:val="heading 1"/>
    <w:basedOn w:val="Standard1"/>
    <w:next w:val="Standard1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Standard1"/>
    <w:next w:val="Standard1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Standard1"/>
    <w:next w:val="Standard1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Standard1"/>
    <w:next w:val="Standard1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Standard1"/>
    <w:next w:val="Standard1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Standard1"/>
    <w:next w:val="Standard1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1">
    <w:name w:val="Standard1"/>
    <w:pPr>
      <w:widowControl/>
      <w:spacing w:line="276" w:lineRule="auto"/>
    </w:pPr>
  </w:style>
  <w:style w:type="paragraph" w:customStyle="1" w:styleId="Heading">
    <w:name w:val="Heading"/>
    <w:basedOn w:val="Standard1"/>
    <w:next w:val="Textbody"/>
    <w:qFormat/>
    <w:pPr>
      <w:keepNext/>
      <w:spacing w:before="240" w:after="120"/>
    </w:pPr>
    <w:rPr>
      <w:rFonts w:ascii="Liberation Sans" w:eastAsia="Noto Sans CJK SC Regular" w:hAnsi="Liberation Sans" w:cs="Lohit Devanagari"/>
      <w:sz w:val="28"/>
      <w:szCs w:val="28"/>
    </w:rPr>
  </w:style>
  <w:style w:type="paragraph" w:customStyle="1" w:styleId="Textbody">
    <w:name w:val="Text body"/>
    <w:basedOn w:val="Standard1"/>
    <w:pPr>
      <w:spacing w:after="140"/>
    </w:pPr>
  </w:style>
  <w:style w:type="paragraph" w:styleId="List">
    <w:name w:val="List"/>
    <w:basedOn w:val="Textbody"/>
    <w:rPr>
      <w:rFonts w:cs="Lohit Devanagari"/>
    </w:rPr>
  </w:style>
  <w:style w:type="paragraph" w:styleId="Caption">
    <w:name w:val="caption"/>
    <w:basedOn w:val="Standard1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customStyle="1" w:styleId="Index">
    <w:name w:val="Index"/>
    <w:basedOn w:val="Standard1"/>
    <w:qFormat/>
    <w:pPr>
      <w:suppressLineNumbers/>
    </w:pPr>
    <w:rPr>
      <w:rFonts w:cs="Lohit Devanagari"/>
    </w:rPr>
  </w:style>
  <w:style w:type="paragraph" w:styleId="Title">
    <w:name w:val="Title"/>
    <w:basedOn w:val="Standard1"/>
    <w:next w:val="Standard1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Standard1"/>
    <w:next w:val="Standard1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paragraph" w:styleId="CommentText">
    <w:name w:val="annotation text"/>
    <w:basedOn w:val="Standard1"/>
    <w:link w:val="CommentTextChar"/>
    <w:uiPriority w:val="99"/>
    <w:qFormat/>
    <w:rsid w:val="005E66B3"/>
    <w:pPr>
      <w:spacing w:line="240" w:lineRule="auto"/>
    </w:pPr>
    <w:rPr>
      <w:sz w:val="20"/>
      <w:szCs w:val="20"/>
    </w:rPr>
  </w:style>
  <w:style w:type="paragraph" w:styleId="BalloonText">
    <w:name w:val="Balloon Text"/>
    <w:basedOn w:val="Standard1"/>
    <w:link w:val="BalloonTextChar"/>
    <w:uiPriority w:val="99"/>
    <w:qFormat/>
    <w:rsid w:val="005E66B3"/>
    <w:pPr>
      <w:spacing w:line="240" w:lineRule="auto"/>
    </w:pPr>
    <w:rPr>
      <w:rFonts w:ascii="Segoe UI" w:eastAsia="Segoe UI" w:hAnsi="Segoe UI" w:cs="Segoe UI"/>
      <w:sz w:val="18"/>
      <w:szCs w:val="18"/>
    </w:rPr>
  </w:style>
  <w:style w:type="paragraph" w:styleId="ListParagraph">
    <w:name w:val="List Paragraph"/>
    <w:basedOn w:val="Standard1"/>
    <w:uiPriority w:val="34"/>
    <w:qFormat/>
    <w:rsid w:val="005E66B3"/>
    <w:pPr>
      <w:ind w:left="720"/>
    </w:pPr>
  </w:style>
  <w:style w:type="paragraph" w:styleId="NoSpacing">
    <w:name w:val="No Spacing"/>
    <w:uiPriority w:val="1"/>
    <w:qFormat/>
    <w:rsid w:val="005E66B3"/>
    <w:pPr>
      <w:widowControl/>
    </w:pPr>
  </w:style>
  <w:style w:type="paragraph" w:styleId="CommentSubject">
    <w:name w:val="annotation subject"/>
    <w:basedOn w:val="CommentText"/>
    <w:link w:val="CommentSubjectChar"/>
    <w:uiPriority w:val="99"/>
    <w:qFormat/>
    <w:rsid w:val="005E66B3"/>
    <w:rPr>
      <w:b/>
      <w:bCs/>
    </w:rPr>
  </w:style>
  <w:style w:type="paragraph" w:styleId="Header">
    <w:name w:val="header"/>
    <w:basedOn w:val="Standard1"/>
    <w:link w:val="HeaderChar"/>
    <w:uiPriority w:val="99"/>
    <w:rsid w:val="005E66B3"/>
    <w:pPr>
      <w:tabs>
        <w:tab w:val="center" w:pos="4680"/>
        <w:tab w:val="right" w:pos="9360"/>
      </w:tabs>
      <w:spacing w:line="240" w:lineRule="auto"/>
    </w:pPr>
  </w:style>
  <w:style w:type="paragraph" w:styleId="Footer">
    <w:name w:val="footer"/>
    <w:basedOn w:val="Standard1"/>
    <w:link w:val="FooterChar"/>
    <w:uiPriority w:val="99"/>
    <w:rsid w:val="005E66B3"/>
    <w:pPr>
      <w:tabs>
        <w:tab w:val="center" w:pos="4680"/>
        <w:tab w:val="right" w:pos="9360"/>
      </w:tabs>
      <w:spacing w:line="240" w:lineRule="auto"/>
    </w:pPr>
  </w:style>
  <w:style w:type="paragraph" w:customStyle="1" w:styleId="TableContents">
    <w:name w:val="Table Contents"/>
    <w:basedOn w:val="Standard1"/>
    <w:qFormat/>
    <w:pPr>
      <w:suppressLineNumbers/>
    </w:pPr>
  </w:style>
  <w:style w:type="paragraph" w:customStyle="1" w:styleId="TableHeading">
    <w:name w:val="Table Heading"/>
    <w:basedOn w:val="TableContents"/>
    <w:qFormat/>
    <w:pPr>
      <w:jc w:val="center"/>
    </w:pPr>
    <w:rPr>
      <w:b/>
      <w:bCs/>
    </w:rPr>
  </w:style>
  <w:style w:type="paragraph" w:styleId="Revision">
    <w:name w:val="Revision"/>
    <w:uiPriority w:val="99"/>
    <w:qFormat/>
    <w:rsid w:val="005E66B3"/>
    <w:pPr>
      <w:widowControl/>
    </w:pPr>
  </w:style>
  <w:style w:type="paragraph" w:customStyle="1" w:styleId="EndNoteBibliographyTitle">
    <w:name w:val="EndNote Bibliography Title"/>
    <w:basedOn w:val="Standard1"/>
    <w:qFormat/>
    <w:pPr>
      <w:jc w:val="center"/>
    </w:pPr>
    <w:rPr>
      <w:lang w:val="en-US"/>
    </w:rPr>
  </w:style>
  <w:style w:type="paragraph" w:customStyle="1" w:styleId="EndNoteBibliography">
    <w:name w:val="EndNote Bibliography"/>
    <w:basedOn w:val="Standard1"/>
    <w:qFormat/>
    <w:pPr>
      <w:spacing w:line="240" w:lineRule="auto"/>
    </w:pPr>
    <w:rPr>
      <w:lang w:val="en-US"/>
    </w:rPr>
  </w:style>
  <w:style w:type="paragraph" w:customStyle="1" w:styleId="xmsonormal">
    <w:name w:val="xmsonormal"/>
    <w:basedOn w:val="Standard1"/>
    <w:qFormat/>
    <w:rsid w:val="005E66B3"/>
    <w:pPr>
      <w:spacing w:before="280" w:after="28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qFormat/>
    <w:rsid w:val="005E66B3"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qFormat/>
    <w:rsid w:val="005E66B3"/>
    <w:rPr>
      <w:rFonts w:ascii="Segoe UI" w:eastAsia="Segoe UI" w:hAnsi="Segoe UI" w:cs="Segoe UI"/>
      <w:sz w:val="18"/>
      <w:szCs w:val="18"/>
    </w:rPr>
  </w:style>
  <w:style w:type="character" w:customStyle="1" w:styleId="CommentSubjectChar">
    <w:name w:val="Comment Subject Char"/>
    <w:basedOn w:val="CommentTextChar"/>
    <w:link w:val="CommentSubject"/>
    <w:uiPriority w:val="99"/>
    <w:qFormat/>
    <w:rsid w:val="005E66B3"/>
    <w:rPr>
      <w:b/>
      <w:bCs/>
      <w:sz w:val="20"/>
      <w:szCs w:val="20"/>
    </w:rPr>
  </w:style>
  <w:style w:type="character" w:customStyle="1" w:styleId="Internetlink">
    <w:name w:val="Internet link"/>
    <w:basedOn w:val="DefaultParagraphFont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qFormat/>
    <w:rsid w:val="005E66B3"/>
    <w:rPr>
      <w:color w:val="605E5C"/>
      <w:shd w:val="clear" w:color="auto" w:fill="E1DFDD"/>
    </w:rPr>
  </w:style>
  <w:style w:type="character" w:customStyle="1" w:styleId="HeaderChar">
    <w:name w:val="Header Char"/>
    <w:basedOn w:val="DefaultParagraphFont"/>
    <w:link w:val="Header"/>
    <w:uiPriority w:val="99"/>
    <w:qFormat/>
  </w:style>
  <w:style w:type="character" w:customStyle="1" w:styleId="FooterChar">
    <w:name w:val="Footer Char"/>
    <w:basedOn w:val="DefaultParagraphFont"/>
    <w:link w:val="Footer"/>
    <w:uiPriority w:val="99"/>
    <w:qFormat/>
  </w:style>
  <w:style w:type="character" w:customStyle="1" w:styleId="ListLabel1">
    <w:name w:val="ListLabel 1"/>
    <w:qFormat/>
    <w:rPr>
      <w:u w:val="none"/>
    </w:rPr>
  </w:style>
  <w:style w:type="character" w:customStyle="1" w:styleId="ListLabel2">
    <w:name w:val="ListLabel 2"/>
    <w:qFormat/>
    <w:rPr>
      <w:u w:val="none"/>
    </w:rPr>
  </w:style>
  <w:style w:type="character" w:customStyle="1" w:styleId="ListLabel3">
    <w:name w:val="ListLabel 3"/>
    <w:qFormat/>
    <w:rPr>
      <w:u w:val="none"/>
    </w:rPr>
  </w:style>
  <w:style w:type="character" w:customStyle="1" w:styleId="ListLabel4">
    <w:name w:val="ListLabel 4"/>
    <w:qFormat/>
    <w:rPr>
      <w:u w:val="none"/>
    </w:rPr>
  </w:style>
  <w:style w:type="character" w:customStyle="1" w:styleId="ListLabel5">
    <w:name w:val="ListLabel 5"/>
    <w:qFormat/>
    <w:rPr>
      <w:u w:val="none"/>
    </w:rPr>
  </w:style>
  <w:style w:type="character" w:customStyle="1" w:styleId="ListLabel6">
    <w:name w:val="ListLabel 6"/>
    <w:qFormat/>
    <w:rPr>
      <w:u w:val="none"/>
    </w:rPr>
  </w:style>
  <w:style w:type="character" w:customStyle="1" w:styleId="ListLabel7">
    <w:name w:val="ListLabel 7"/>
    <w:qFormat/>
    <w:rPr>
      <w:u w:val="none"/>
    </w:rPr>
  </w:style>
  <w:style w:type="character" w:customStyle="1" w:styleId="ListLabel8">
    <w:name w:val="ListLabel 8"/>
    <w:qFormat/>
    <w:rPr>
      <w:u w:val="none"/>
    </w:rPr>
  </w:style>
  <w:style w:type="character" w:customStyle="1" w:styleId="ListLabel9">
    <w:name w:val="ListLabel 9"/>
    <w:qFormat/>
    <w:rPr>
      <w:u w:val="none"/>
    </w:rPr>
  </w:style>
  <w:style w:type="character" w:customStyle="1" w:styleId="ListLabel10">
    <w:name w:val="ListLabel 10"/>
    <w:qFormat/>
    <w:rPr>
      <w:u w:val="none"/>
    </w:rPr>
  </w:style>
  <w:style w:type="character" w:customStyle="1" w:styleId="ListLabel11">
    <w:name w:val="ListLabel 11"/>
    <w:qFormat/>
    <w:rPr>
      <w:u w:val="none"/>
    </w:rPr>
  </w:style>
  <w:style w:type="character" w:customStyle="1" w:styleId="ListLabel12">
    <w:name w:val="ListLabel 12"/>
    <w:qFormat/>
    <w:rPr>
      <w:u w:val="none"/>
    </w:rPr>
  </w:style>
  <w:style w:type="character" w:customStyle="1" w:styleId="ListLabel13">
    <w:name w:val="ListLabel 13"/>
    <w:qFormat/>
    <w:rPr>
      <w:u w:val="none"/>
    </w:rPr>
  </w:style>
  <w:style w:type="character" w:customStyle="1" w:styleId="ListLabel14">
    <w:name w:val="ListLabel 14"/>
    <w:qFormat/>
    <w:rPr>
      <w:u w:val="none"/>
    </w:rPr>
  </w:style>
  <w:style w:type="character" w:customStyle="1" w:styleId="ListLabel15">
    <w:name w:val="ListLabel 15"/>
    <w:qFormat/>
    <w:rPr>
      <w:u w:val="none"/>
    </w:rPr>
  </w:style>
  <w:style w:type="character" w:customStyle="1" w:styleId="ListLabel16">
    <w:name w:val="ListLabel 16"/>
    <w:qFormat/>
    <w:rPr>
      <w:u w:val="none"/>
    </w:rPr>
  </w:style>
  <w:style w:type="character" w:customStyle="1" w:styleId="ListLabel17">
    <w:name w:val="ListLabel 17"/>
    <w:qFormat/>
    <w:rPr>
      <w:u w:val="none"/>
    </w:rPr>
  </w:style>
  <w:style w:type="character" w:customStyle="1" w:styleId="ListLabel18">
    <w:name w:val="ListLabel 18"/>
    <w:qFormat/>
    <w:rPr>
      <w:u w:val="none"/>
    </w:rPr>
  </w:style>
  <w:style w:type="character" w:customStyle="1" w:styleId="ListLabel19">
    <w:name w:val="ListLabel 19"/>
    <w:qFormat/>
    <w:rPr>
      <w:u w:val="none"/>
    </w:rPr>
  </w:style>
  <w:style w:type="character" w:customStyle="1" w:styleId="ListLabel20">
    <w:name w:val="ListLabel 20"/>
    <w:qFormat/>
    <w:rPr>
      <w:u w:val="none"/>
    </w:rPr>
  </w:style>
  <w:style w:type="character" w:customStyle="1" w:styleId="ListLabel21">
    <w:name w:val="ListLabel 21"/>
    <w:qFormat/>
    <w:rPr>
      <w:u w:val="none"/>
    </w:rPr>
  </w:style>
  <w:style w:type="character" w:customStyle="1" w:styleId="ListLabel22">
    <w:name w:val="ListLabel 22"/>
    <w:qFormat/>
    <w:rPr>
      <w:u w:val="none"/>
    </w:rPr>
  </w:style>
  <w:style w:type="character" w:customStyle="1" w:styleId="ListLabel23">
    <w:name w:val="ListLabel 23"/>
    <w:qFormat/>
    <w:rPr>
      <w:u w:val="none"/>
    </w:rPr>
  </w:style>
  <w:style w:type="character" w:customStyle="1" w:styleId="ListLabel24">
    <w:name w:val="ListLabel 24"/>
    <w:qFormat/>
    <w:rPr>
      <w:u w:val="none"/>
    </w:rPr>
  </w:style>
  <w:style w:type="character" w:customStyle="1" w:styleId="ListLabel25">
    <w:name w:val="ListLabel 25"/>
    <w:qFormat/>
    <w:rPr>
      <w:u w:val="none"/>
    </w:rPr>
  </w:style>
  <w:style w:type="character" w:customStyle="1" w:styleId="ListLabel26">
    <w:name w:val="ListLabel 26"/>
    <w:qFormat/>
    <w:rPr>
      <w:u w:val="none"/>
    </w:rPr>
  </w:style>
  <w:style w:type="character" w:customStyle="1" w:styleId="ListLabel27">
    <w:name w:val="ListLabel 27"/>
    <w:qFormat/>
    <w:rPr>
      <w:u w:val="none"/>
    </w:rPr>
  </w:style>
  <w:style w:type="character" w:customStyle="1" w:styleId="ListLabel28">
    <w:name w:val="ListLabel 28"/>
    <w:qFormat/>
    <w:rPr>
      <w:u w:val="none"/>
    </w:rPr>
  </w:style>
  <w:style w:type="character" w:customStyle="1" w:styleId="ListLabel29">
    <w:name w:val="ListLabel 29"/>
    <w:qFormat/>
    <w:rPr>
      <w:u w:val="none"/>
    </w:rPr>
  </w:style>
  <w:style w:type="character" w:customStyle="1" w:styleId="ListLabel30">
    <w:name w:val="ListLabel 30"/>
    <w:qFormat/>
    <w:rPr>
      <w:u w:val="none"/>
    </w:rPr>
  </w:style>
  <w:style w:type="character" w:customStyle="1" w:styleId="ListLabel31">
    <w:name w:val="ListLabel 31"/>
    <w:qFormat/>
    <w:rPr>
      <w:u w:val="none"/>
    </w:rPr>
  </w:style>
  <w:style w:type="character" w:customStyle="1" w:styleId="ListLabel32">
    <w:name w:val="ListLabel 32"/>
    <w:qFormat/>
    <w:rPr>
      <w:u w:val="none"/>
    </w:rPr>
  </w:style>
  <w:style w:type="character" w:customStyle="1" w:styleId="ListLabel33">
    <w:name w:val="ListLabel 33"/>
    <w:qFormat/>
    <w:rPr>
      <w:u w:val="none"/>
    </w:rPr>
  </w:style>
  <w:style w:type="character" w:customStyle="1" w:styleId="ListLabel34">
    <w:name w:val="ListLabel 34"/>
    <w:qFormat/>
    <w:rPr>
      <w:u w:val="none"/>
    </w:rPr>
  </w:style>
  <w:style w:type="character" w:customStyle="1" w:styleId="ListLabel35">
    <w:name w:val="ListLabel 35"/>
    <w:qFormat/>
    <w:rPr>
      <w:u w:val="none"/>
    </w:rPr>
  </w:style>
  <w:style w:type="character" w:customStyle="1" w:styleId="ListLabel36">
    <w:name w:val="ListLabel 36"/>
    <w:qFormat/>
    <w:rPr>
      <w:u w:val="none"/>
    </w:rPr>
  </w:style>
  <w:style w:type="character" w:customStyle="1" w:styleId="ListLabel37">
    <w:name w:val="ListLabel 37"/>
    <w:qFormat/>
    <w:rPr>
      <w:u w:val="none"/>
    </w:rPr>
  </w:style>
  <w:style w:type="character" w:customStyle="1" w:styleId="ListLabel38">
    <w:name w:val="ListLabel 38"/>
    <w:qFormat/>
    <w:rPr>
      <w:u w:val="none"/>
    </w:rPr>
  </w:style>
  <w:style w:type="character" w:customStyle="1" w:styleId="ListLabel39">
    <w:name w:val="ListLabel 39"/>
    <w:qFormat/>
    <w:rPr>
      <w:u w:val="none"/>
    </w:rPr>
  </w:style>
  <w:style w:type="character" w:customStyle="1" w:styleId="ListLabel40">
    <w:name w:val="ListLabel 40"/>
    <w:qFormat/>
    <w:rPr>
      <w:u w:val="none"/>
    </w:rPr>
  </w:style>
  <w:style w:type="character" w:customStyle="1" w:styleId="ListLabel41">
    <w:name w:val="ListLabel 41"/>
    <w:qFormat/>
    <w:rPr>
      <w:u w:val="none"/>
    </w:rPr>
  </w:style>
  <w:style w:type="character" w:customStyle="1" w:styleId="ListLabel42">
    <w:name w:val="ListLabel 42"/>
    <w:qFormat/>
    <w:rPr>
      <w:u w:val="none"/>
    </w:rPr>
  </w:style>
  <w:style w:type="character" w:customStyle="1" w:styleId="ListLabel43">
    <w:name w:val="ListLabel 43"/>
    <w:qFormat/>
    <w:rPr>
      <w:u w:val="none"/>
    </w:rPr>
  </w:style>
  <w:style w:type="character" w:customStyle="1" w:styleId="ListLabel44">
    <w:name w:val="ListLabel 44"/>
    <w:qFormat/>
    <w:rPr>
      <w:u w:val="none"/>
    </w:rPr>
  </w:style>
  <w:style w:type="character" w:customStyle="1" w:styleId="ListLabel45">
    <w:name w:val="ListLabel 45"/>
    <w:qFormat/>
    <w:rPr>
      <w:u w:val="none"/>
    </w:rPr>
  </w:style>
  <w:style w:type="character" w:customStyle="1" w:styleId="ListLabel46">
    <w:name w:val="ListLabel 46"/>
    <w:qFormat/>
    <w:rPr>
      <w:u w:val="none"/>
    </w:rPr>
  </w:style>
  <w:style w:type="character" w:customStyle="1" w:styleId="ListLabel47">
    <w:name w:val="ListLabel 47"/>
    <w:qFormat/>
    <w:rPr>
      <w:u w:val="none"/>
    </w:rPr>
  </w:style>
  <w:style w:type="character" w:customStyle="1" w:styleId="ListLabel48">
    <w:name w:val="ListLabel 48"/>
    <w:qFormat/>
    <w:rPr>
      <w:u w:val="none"/>
    </w:rPr>
  </w:style>
  <w:style w:type="character" w:customStyle="1" w:styleId="ListLabel49">
    <w:name w:val="ListLabel 49"/>
    <w:qFormat/>
    <w:rPr>
      <w:u w:val="none"/>
    </w:rPr>
  </w:style>
  <w:style w:type="character" w:customStyle="1" w:styleId="ListLabel50">
    <w:name w:val="ListLabel 50"/>
    <w:qFormat/>
    <w:rPr>
      <w:u w:val="none"/>
    </w:rPr>
  </w:style>
  <w:style w:type="character" w:customStyle="1" w:styleId="ListLabel51">
    <w:name w:val="ListLabel 51"/>
    <w:qFormat/>
    <w:rPr>
      <w:u w:val="none"/>
    </w:rPr>
  </w:style>
  <w:style w:type="character" w:customStyle="1" w:styleId="ListLabel52">
    <w:name w:val="ListLabel 52"/>
    <w:qFormat/>
    <w:rPr>
      <w:u w:val="none"/>
    </w:rPr>
  </w:style>
  <w:style w:type="character" w:customStyle="1" w:styleId="ListLabel53">
    <w:name w:val="ListLabel 53"/>
    <w:qFormat/>
    <w:rPr>
      <w:u w:val="none"/>
    </w:rPr>
  </w:style>
  <w:style w:type="character" w:customStyle="1" w:styleId="ListLabel54">
    <w:name w:val="ListLabel 54"/>
    <w:qFormat/>
    <w:rPr>
      <w:u w:val="none"/>
    </w:rPr>
  </w:style>
  <w:style w:type="character" w:customStyle="1" w:styleId="ListLabel55">
    <w:name w:val="ListLabel 55"/>
    <w:qFormat/>
    <w:rPr>
      <w:u w:val="none"/>
    </w:rPr>
  </w:style>
  <w:style w:type="character" w:customStyle="1" w:styleId="ListLabel56">
    <w:name w:val="ListLabel 56"/>
    <w:qFormat/>
    <w:rPr>
      <w:u w:val="none"/>
    </w:rPr>
  </w:style>
  <w:style w:type="character" w:customStyle="1" w:styleId="ListLabel57">
    <w:name w:val="ListLabel 57"/>
    <w:qFormat/>
    <w:rPr>
      <w:u w:val="none"/>
    </w:rPr>
  </w:style>
  <w:style w:type="character" w:customStyle="1" w:styleId="ListLabel58">
    <w:name w:val="ListLabel 58"/>
    <w:qFormat/>
    <w:rPr>
      <w:u w:val="none"/>
    </w:rPr>
  </w:style>
  <w:style w:type="character" w:customStyle="1" w:styleId="ListLabel59">
    <w:name w:val="ListLabel 59"/>
    <w:qFormat/>
    <w:rPr>
      <w:u w:val="none"/>
    </w:rPr>
  </w:style>
  <w:style w:type="character" w:customStyle="1" w:styleId="ListLabel60">
    <w:name w:val="ListLabel 60"/>
    <w:qFormat/>
    <w:rPr>
      <w:u w:val="none"/>
    </w:rPr>
  </w:style>
  <w:style w:type="character" w:customStyle="1" w:styleId="ListLabel61">
    <w:name w:val="ListLabel 61"/>
    <w:qFormat/>
    <w:rPr>
      <w:u w:val="none"/>
    </w:rPr>
  </w:style>
  <w:style w:type="character" w:customStyle="1" w:styleId="ListLabel62">
    <w:name w:val="ListLabel 62"/>
    <w:qFormat/>
    <w:rPr>
      <w:u w:val="none"/>
    </w:rPr>
  </w:style>
  <w:style w:type="character" w:customStyle="1" w:styleId="ListLabel63">
    <w:name w:val="ListLabel 63"/>
    <w:qFormat/>
    <w:rPr>
      <w:u w:val="none"/>
    </w:rPr>
  </w:style>
  <w:style w:type="character" w:customStyle="1" w:styleId="ListLabel74">
    <w:name w:val="ListLabel 74"/>
    <w:qFormat/>
    <w:rsid w:val="005E66B3"/>
    <w:rPr>
      <w:shd w:val="clear" w:color="auto" w:fill="FFFF00"/>
    </w:rPr>
  </w:style>
  <w:style w:type="character" w:customStyle="1" w:styleId="ListLabel75">
    <w:name w:val="ListLabel 75"/>
    <w:qFormat/>
    <w:rPr>
      <w:u w:val="none"/>
    </w:rPr>
  </w:style>
  <w:style w:type="character" w:customStyle="1" w:styleId="ListLabel76">
    <w:name w:val="ListLabel 76"/>
    <w:qFormat/>
    <w:rPr>
      <w:u w:val="none"/>
    </w:rPr>
  </w:style>
  <w:style w:type="character" w:customStyle="1" w:styleId="ListLabel77">
    <w:name w:val="ListLabel 77"/>
    <w:qFormat/>
    <w:rPr>
      <w:u w:val="none"/>
    </w:rPr>
  </w:style>
  <w:style w:type="character" w:customStyle="1" w:styleId="ListLabel78">
    <w:name w:val="ListLabel 78"/>
    <w:qFormat/>
    <w:rPr>
      <w:u w:val="none"/>
    </w:rPr>
  </w:style>
  <w:style w:type="character" w:customStyle="1" w:styleId="ListLabel79">
    <w:name w:val="ListLabel 79"/>
    <w:qFormat/>
    <w:rPr>
      <w:u w:val="none"/>
    </w:rPr>
  </w:style>
  <w:style w:type="character" w:customStyle="1" w:styleId="ListLabel80">
    <w:name w:val="ListLabel 80"/>
    <w:qFormat/>
    <w:rPr>
      <w:u w:val="none"/>
    </w:rPr>
  </w:style>
  <w:style w:type="character" w:customStyle="1" w:styleId="ListLabel81">
    <w:name w:val="ListLabel 81"/>
    <w:qFormat/>
    <w:rPr>
      <w:u w:val="none"/>
    </w:rPr>
  </w:style>
  <w:style w:type="character" w:customStyle="1" w:styleId="ListLabel82">
    <w:name w:val="ListLabel 82"/>
    <w:qFormat/>
    <w:rPr>
      <w:u w:val="none"/>
    </w:rPr>
  </w:style>
  <w:style w:type="character" w:customStyle="1" w:styleId="ListLabel83">
    <w:name w:val="ListLabel 83"/>
    <w:qFormat/>
    <w:rPr>
      <w:u w:val="none"/>
    </w:rPr>
  </w:style>
  <w:style w:type="character" w:customStyle="1" w:styleId="ListLabel84">
    <w:name w:val="ListLabel 84"/>
    <w:qFormat/>
  </w:style>
  <w:style w:type="character" w:customStyle="1" w:styleId="ListLabel85">
    <w:name w:val="ListLabel 85"/>
    <w:qFormat/>
    <w:rPr>
      <w:u w:val="none"/>
    </w:rPr>
  </w:style>
  <w:style w:type="character" w:customStyle="1" w:styleId="ListLabel86">
    <w:name w:val="ListLabel 86"/>
    <w:qFormat/>
    <w:rPr>
      <w:u w:val="none"/>
    </w:rPr>
  </w:style>
  <w:style w:type="character" w:customStyle="1" w:styleId="ListLabel87">
    <w:name w:val="ListLabel 87"/>
    <w:qFormat/>
    <w:rPr>
      <w:u w:val="none"/>
    </w:rPr>
  </w:style>
  <w:style w:type="character" w:customStyle="1" w:styleId="ListLabel88">
    <w:name w:val="ListLabel 88"/>
    <w:qFormat/>
    <w:rPr>
      <w:u w:val="none"/>
    </w:rPr>
  </w:style>
  <w:style w:type="character" w:customStyle="1" w:styleId="ListLabel89">
    <w:name w:val="ListLabel 89"/>
    <w:qFormat/>
    <w:rPr>
      <w:u w:val="none"/>
    </w:rPr>
  </w:style>
  <w:style w:type="character" w:customStyle="1" w:styleId="ListLabel90">
    <w:name w:val="ListLabel 90"/>
    <w:qFormat/>
    <w:rPr>
      <w:u w:val="none"/>
    </w:rPr>
  </w:style>
  <w:style w:type="character" w:customStyle="1" w:styleId="ListLabel91">
    <w:name w:val="ListLabel 91"/>
    <w:qFormat/>
    <w:rPr>
      <w:u w:val="none"/>
    </w:rPr>
  </w:style>
  <w:style w:type="character" w:customStyle="1" w:styleId="ListLabel92">
    <w:name w:val="ListLabel 92"/>
    <w:qFormat/>
    <w:rPr>
      <w:u w:val="none"/>
    </w:rPr>
  </w:style>
  <w:style w:type="character" w:customStyle="1" w:styleId="ListLabel93">
    <w:name w:val="ListLabel 93"/>
    <w:qFormat/>
    <w:rPr>
      <w:u w:val="none"/>
    </w:rPr>
  </w:style>
  <w:style w:type="character" w:customStyle="1" w:styleId="ListLabel94">
    <w:name w:val="ListLabel 94"/>
    <w:qFormat/>
  </w:style>
  <w:style w:type="character" w:customStyle="1" w:styleId="apple-converted-space">
    <w:name w:val="apple-converted-space"/>
    <w:basedOn w:val="DefaultParagraphFont"/>
    <w:qFormat/>
  </w:style>
  <w:style w:type="character" w:customStyle="1" w:styleId="EndNoteBibliographyTitleChar">
    <w:name w:val="EndNote Bibliography Title Char"/>
    <w:basedOn w:val="DefaultParagraphFont"/>
    <w:qFormat/>
    <w:rPr>
      <w:sz w:val="22"/>
      <w:lang w:val="en-US"/>
    </w:rPr>
  </w:style>
  <w:style w:type="character" w:customStyle="1" w:styleId="EndNoteBibliographyChar">
    <w:name w:val="EndNote Bibliography Char"/>
    <w:basedOn w:val="DefaultParagraphFont"/>
    <w:qFormat/>
    <w:rPr>
      <w:sz w:val="22"/>
      <w:lang w:val="en-US"/>
    </w:rPr>
  </w:style>
  <w:style w:type="character" w:customStyle="1" w:styleId="ListLabel95">
    <w:name w:val="ListLabel 95"/>
    <w:qFormat/>
    <w:rPr>
      <w:u w:val="none"/>
    </w:rPr>
  </w:style>
  <w:style w:type="character" w:customStyle="1" w:styleId="ListLabel96">
    <w:name w:val="ListLabel 96"/>
    <w:qFormat/>
    <w:rPr>
      <w:u w:val="none"/>
    </w:rPr>
  </w:style>
  <w:style w:type="character" w:customStyle="1" w:styleId="ListLabel97">
    <w:name w:val="ListLabel 97"/>
    <w:qFormat/>
    <w:rPr>
      <w:u w:val="none"/>
    </w:rPr>
  </w:style>
  <w:style w:type="character" w:customStyle="1" w:styleId="ListLabel98">
    <w:name w:val="ListLabel 98"/>
    <w:qFormat/>
    <w:rPr>
      <w:u w:val="none"/>
    </w:rPr>
  </w:style>
  <w:style w:type="character" w:customStyle="1" w:styleId="ListLabel99">
    <w:name w:val="ListLabel 99"/>
    <w:qFormat/>
    <w:rPr>
      <w:u w:val="none"/>
    </w:rPr>
  </w:style>
  <w:style w:type="character" w:customStyle="1" w:styleId="ListLabel100">
    <w:name w:val="ListLabel 100"/>
    <w:qFormat/>
    <w:rPr>
      <w:u w:val="none"/>
    </w:rPr>
  </w:style>
  <w:style w:type="character" w:customStyle="1" w:styleId="ListLabel101">
    <w:name w:val="ListLabel 101"/>
    <w:qFormat/>
    <w:rPr>
      <w:u w:val="none"/>
    </w:rPr>
  </w:style>
  <w:style w:type="character" w:customStyle="1" w:styleId="ListLabel102">
    <w:name w:val="ListLabel 102"/>
    <w:qFormat/>
    <w:rPr>
      <w:u w:val="none"/>
    </w:rPr>
  </w:style>
  <w:style w:type="character" w:customStyle="1" w:styleId="ListLabel103">
    <w:name w:val="ListLabel 103"/>
    <w:qFormat/>
    <w:rPr>
      <w:u w:val="none"/>
    </w:rPr>
  </w:style>
  <w:style w:type="character" w:customStyle="1" w:styleId="ListLabel104">
    <w:name w:val="ListLabel 104"/>
    <w:qFormat/>
  </w:style>
  <w:style w:type="character" w:customStyle="1" w:styleId="spelle">
    <w:name w:val="spelle"/>
    <w:basedOn w:val="DefaultParagraphFont"/>
    <w:qFormat/>
  </w:style>
  <w:style w:type="character" w:customStyle="1" w:styleId="ListLabel105">
    <w:name w:val="ListLabel 105"/>
    <w:qFormat/>
    <w:rPr>
      <w:u w:val="none"/>
    </w:rPr>
  </w:style>
  <w:style w:type="character" w:customStyle="1" w:styleId="ListLabel106">
    <w:name w:val="ListLabel 106"/>
    <w:qFormat/>
    <w:rPr>
      <w:u w:val="none"/>
    </w:rPr>
  </w:style>
  <w:style w:type="character" w:customStyle="1" w:styleId="ListLabel107">
    <w:name w:val="ListLabel 107"/>
    <w:qFormat/>
    <w:rPr>
      <w:u w:val="none"/>
    </w:rPr>
  </w:style>
  <w:style w:type="character" w:customStyle="1" w:styleId="ListLabel108">
    <w:name w:val="ListLabel 108"/>
    <w:qFormat/>
    <w:rPr>
      <w:u w:val="none"/>
    </w:rPr>
  </w:style>
  <w:style w:type="character" w:customStyle="1" w:styleId="ListLabel109">
    <w:name w:val="ListLabel 109"/>
    <w:qFormat/>
    <w:rPr>
      <w:u w:val="none"/>
    </w:rPr>
  </w:style>
  <w:style w:type="character" w:customStyle="1" w:styleId="ListLabel110">
    <w:name w:val="ListLabel 110"/>
    <w:qFormat/>
    <w:rPr>
      <w:u w:val="none"/>
    </w:rPr>
  </w:style>
  <w:style w:type="character" w:customStyle="1" w:styleId="ListLabel111">
    <w:name w:val="ListLabel 111"/>
    <w:qFormat/>
    <w:rPr>
      <w:u w:val="none"/>
    </w:rPr>
  </w:style>
  <w:style w:type="character" w:customStyle="1" w:styleId="ListLabel112">
    <w:name w:val="ListLabel 112"/>
    <w:qFormat/>
    <w:rPr>
      <w:u w:val="none"/>
    </w:rPr>
  </w:style>
  <w:style w:type="character" w:customStyle="1" w:styleId="ListLabel113">
    <w:name w:val="ListLabel 113"/>
    <w:qFormat/>
    <w:rPr>
      <w:u w:val="none"/>
    </w:rPr>
  </w:style>
  <w:style w:type="character" w:customStyle="1" w:styleId="ListLabel114">
    <w:name w:val="ListLabel 114"/>
    <w:qFormat/>
    <w:rPr>
      <w:rFonts w:eastAsia="Arial" w:cs="Arial"/>
    </w:rPr>
  </w:style>
  <w:style w:type="character" w:customStyle="1" w:styleId="ListLabel115">
    <w:name w:val="ListLabel 115"/>
    <w:qFormat/>
    <w:rPr>
      <w:rFonts w:cs="Courier New"/>
    </w:rPr>
  </w:style>
  <w:style w:type="character" w:customStyle="1" w:styleId="ListLabel116">
    <w:name w:val="ListLabel 116"/>
    <w:qFormat/>
    <w:rPr>
      <w:rFonts w:cs="Courier New"/>
    </w:rPr>
  </w:style>
  <w:style w:type="character" w:customStyle="1" w:styleId="ListLabel117">
    <w:name w:val="ListLabel 117"/>
    <w:qFormat/>
    <w:rPr>
      <w:rFonts w:cs="Courier New"/>
    </w:rPr>
  </w:style>
  <w:style w:type="character" w:customStyle="1" w:styleId="ListLabel118">
    <w:name w:val="ListLabel 118"/>
    <w:qFormat/>
    <w:rPr>
      <w:rFonts w:ascii="Times New Roman" w:eastAsia="Times New Roman" w:hAnsi="Times New Roman" w:cs="Times New Roman"/>
      <w:u w:val="none"/>
    </w:rPr>
  </w:style>
  <w:style w:type="character" w:customStyle="1" w:styleId="ListLabel119">
    <w:name w:val="ListLabel 119"/>
    <w:qFormat/>
    <w:rPr>
      <w:rFonts w:ascii="Times New Roman" w:eastAsia="Times New Roman" w:hAnsi="Times New Roman" w:cs="Times New Roman"/>
      <w:u w:val="none"/>
    </w:rPr>
  </w:style>
  <w:style w:type="character" w:customStyle="1" w:styleId="ListLabel120">
    <w:name w:val="ListLabel 120"/>
    <w:qFormat/>
    <w:rPr>
      <w:u w:val="none"/>
    </w:rPr>
  </w:style>
  <w:style w:type="character" w:customStyle="1" w:styleId="ListLabel121">
    <w:name w:val="ListLabel 121"/>
    <w:qFormat/>
    <w:rPr>
      <w:u w:val="none"/>
    </w:rPr>
  </w:style>
  <w:style w:type="character" w:customStyle="1" w:styleId="ListLabel122">
    <w:name w:val="ListLabel 122"/>
    <w:qFormat/>
    <w:rPr>
      <w:u w:val="none"/>
    </w:rPr>
  </w:style>
  <w:style w:type="character" w:customStyle="1" w:styleId="ListLabel123">
    <w:name w:val="ListLabel 123"/>
    <w:qFormat/>
    <w:rPr>
      <w:u w:val="none"/>
    </w:rPr>
  </w:style>
  <w:style w:type="character" w:customStyle="1" w:styleId="ListLabel124">
    <w:name w:val="ListLabel 124"/>
    <w:qFormat/>
    <w:rPr>
      <w:u w:val="none"/>
    </w:rPr>
  </w:style>
  <w:style w:type="character" w:customStyle="1" w:styleId="ListLabel125">
    <w:name w:val="ListLabel 125"/>
    <w:qFormat/>
    <w:rPr>
      <w:u w:val="none"/>
    </w:rPr>
  </w:style>
  <w:style w:type="character" w:customStyle="1" w:styleId="ListLabel126">
    <w:name w:val="ListLabel 126"/>
    <w:qFormat/>
    <w:rPr>
      <w:u w:val="none"/>
    </w:rPr>
  </w:style>
  <w:style w:type="character" w:customStyle="1" w:styleId="ListLabel127">
    <w:name w:val="ListLabel 127"/>
    <w:qFormat/>
    <w:rPr>
      <w:rFonts w:ascii="Times New Roman" w:eastAsia="Times New Roman" w:hAnsi="Times New Roman" w:cs="Times New Roman"/>
    </w:rPr>
  </w:style>
  <w:style w:type="character" w:customStyle="1" w:styleId="ListLabel128">
    <w:name w:val="ListLabel 128"/>
    <w:rPr>
      <w:u w:val="none"/>
    </w:rPr>
  </w:style>
  <w:style w:type="character" w:customStyle="1" w:styleId="ListLabel129">
    <w:name w:val="ListLabel 129"/>
    <w:rPr>
      <w:u w:val="none"/>
    </w:rPr>
  </w:style>
  <w:style w:type="character" w:customStyle="1" w:styleId="ListLabel130">
    <w:name w:val="ListLabel 130"/>
    <w:rPr>
      <w:u w:val="none"/>
    </w:rPr>
  </w:style>
  <w:style w:type="character" w:customStyle="1" w:styleId="ListLabel131">
    <w:name w:val="ListLabel 131"/>
    <w:rPr>
      <w:u w:val="none"/>
    </w:rPr>
  </w:style>
  <w:style w:type="character" w:customStyle="1" w:styleId="ListLabel132">
    <w:name w:val="ListLabel 132"/>
    <w:rPr>
      <w:u w:val="none"/>
    </w:rPr>
  </w:style>
  <w:style w:type="character" w:customStyle="1" w:styleId="ListLabel133">
    <w:name w:val="ListLabel 133"/>
    <w:rPr>
      <w:u w:val="none"/>
    </w:rPr>
  </w:style>
  <w:style w:type="character" w:customStyle="1" w:styleId="ListLabel134">
    <w:name w:val="ListLabel 134"/>
    <w:rPr>
      <w:u w:val="none"/>
    </w:rPr>
  </w:style>
  <w:style w:type="character" w:customStyle="1" w:styleId="ListLabel135">
    <w:name w:val="ListLabel 135"/>
    <w:rPr>
      <w:u w:val="none"/>
    </w:rPr>
  </w:style>
  <w:style w:type="character" w:customStyle="1" w:styleId="ListLabel136">
    <w:name w:val="ListLabel 136"/>
    <w:rPr>
      <w:u w:val="none"/>
    </w:rPr>
  </w:style>
  <w:style w:type="character" w:customStyle="1" w:styleId="ListLabel137">
    <w:name w:val="ListLabel 137"/>
    <w:rPr>
      <w:rFonts w:eastAsia="Arial" w:cs="Arial"/>
    </w:rPr>
  </w:style>
  <w:style w:type="character" w:customStyle="1" w:styleId="ListLabel138">
    <w:name w:val="ListLabel 138"/>
    <w:rPr>
      <w:rFonts w:cs="Courier New"/>
    </w:rPr>
  </w:style>
  <w:style w:type="character" w:customStyle="1" w:styleId="ListLabel139">
    <w:name w:val="ListLabel 139"/>
    <w:rPr>
      <w:rFonts w:cs="Courier New"/>
    </w:rPr>
  </w:style>
  <w:style w:type="character" w:customStyle="1" w:styleId="ListLabel140">
    <w:name w:val="ListLabel 140"/>
    <w:rPr>
      <w:rFonts w:cs="Courier New"/>
    </w:rPr>
  </w:style>
  <w:style w:type="character" w:customStyle="1" w:styleId="ListLabel141">
    <w:name w:val="ListLabel 141"/>
    <w:rPr>
      <w:u w:val="none"/>
    </w:rPr>
  </w:style>
  <w:style w:type="character" w:customStyle="1" w:styleId="ListLabel142">
    <w:name w:val="ListLabel 142"/>
    <w:rPr>
      <w:u w:val="none"/>
    </w:rPr>
  </w:style>
  <w:style w:type="character" w:customStyle="1" w:styleId="ListLabel143">
    <w:name w:val="ListLabel 143"/>
    <w:rPr>
      <w:u w:val="none"/>
    </w:rPr>
  </w:style>
  <w:style w:type="character" w:customStyle="1" w:styleId="ListLabel144">
    <w:name w:val="ListLabel 144"/>
    <w:rPr>
      <w:u w:val="none"/>
    </w:rPr>
  </w:style>
  <w:style w:type="character" w:customStyle="1" w:styleId="ListLabel145">
    <w:name w:val="ListLabel 145"/>
    <w:rPr>
      <w:u w:val="none"/>
    </w:rPr>
  </w:style>
  <w:style w:type="character" w:customStyle="1" w:styleId="ListLabel146">
    <w:name w:val="ListLabel 146"/>
    <w:rPr>
      <w:u w:val="none"/>
    </w:rPr>
  </w:style>
  <w:style w:type="character" w:customStyle="1" w:styleId="ListLabel147">
    <w:name w:val="ListLabel 147"/>
    <w:rPr>
      <w:u w:val="none"/>
    </w:rPr>
  </w:style>
  <w:style w:type="character" w:customStyle="1" w:styleId="ListLabel148">
    <w:name w:val="ListLabel 148"/>
    <w:rPr>
      <w:u w:val="none"/>
    </w:rPr>
  </w:style>
  <w:style w:type="character" w:customStyle="1" w:styleId="ListLabel149">
    <w:name w:val="ListLabel 149"/>
    <w:rPr>
      <w:u w:val="none"/>
    </w:rPr>
  </w:style>
  <w:style w:type="character" w:customStyle="1" w:styleId="ListLabel150">
    <w:name w:val="ListLabel 150"/>
    <w:rPr>
      <w:sz w:val="16"/>
    </w:rPr>
  </w:style>
  <w:style w:type="character" w:customStyle="1" w:styleId="ListLabel151">
    <w:name w:val="ListLabel 151"/>
    <w:rPr>
      <w:rFonts w:ascii="Times New Roman" w:eastAsia="Times New Roman" w:hAnsi="Times New Roman" w:cs="Times New Roman"/>
      <w:u w:val="none"/>
    </w:rPr>
  </w:style>
  <w:style w:type="character" w:customStyle="1" w:styleId="ListLabel152">
    <w:name w:val="ListLabel 152"/>
    <w:rPr>
      <w:rFonts w:ascii="Times New Roman" w:eastAsia="Times New Roman" w:hAnsi="Times New Roman" w:cs="Times New Roman"/>
      <w:u w:val="none"/>
    </w:rPr>
  </w:style>
  <w:style w:type="character" w:customStyle="1" w:styleId="ListLabel153">
    <w:name w:val="ListLabel 153"/>
    <w:rPr>
      <w:u w:val="none"/>
    </w:rPr>
  </w:style>
  <w:style w:type="character" w:customStyle="1" w:styleId="ListLabel154">
    <w:name w:val="ListLabel 154"/>
    <w:rPr>
      <w:u w:val="none"/>
    </w:rPr>
  </w:style>
  <w:style w:type="character" w:customStyle="1" w:styleId="ListLabel155">
    <w:name w:val="ListLabel 155"/>
    <w:rPr>
      <w:u w:val="none"/>
    </w:rPr>
  </w:style>
  <w:style w:type="character" w:customStyle="1" w:styleId="ListLabel156">
    <w:name w:val="ListLabel 156"/>
    <w:rPr>
      <w:u w:val="none"/>
    </w:rPr>
  </w:style>
  <w:style w:type="character" w:customStyle="1" w:styleId="ListLabel157">
    <w:name w:val="ListLabel 157"/>
    <w:rPr>
      <w:u w:val="none"/>
    </w:rPr>
  </w:style>
  <w:style w:type="character" w:customStyle="1" w:styleId="ListLabel158">
    <w:name w:val="ListLabel 158"/>
    <w:rPr>
      <w:u w:val="none"/>
    </w:rPr>
  </w:style>
  <w:style w:type="character" w:customStyle="1" w:styleId="ListLabel159">
    <w:name w:val="ListLabel 159"/>
    <w:rPr>
      <w:u w:val="none"/>
    </w:rPr>
  </w:style>
  <w:style w:type="character" w:customStyle="1" w:styleId="ListLabel160">
    <w:name w:val="ListLabel 160"/>
    <w:rPr>
      <w:rFonts w:ascii="Times New Roman" w:eastAsia="Times New Roman" w:hAnsi="Times New Roman" w:cs="Times New Roman"/>
    </w:rPr>
  </w:style>
  <w:style w:type="numbering" w:customStyle="1" w:styleId="NoList1">
    <w:name w:val="No List_1"/>
    <w:basedOn w:val="NoList"/>
    <w:pPr>
      <w:numPr>
        <w:numId w:val="1"/>
      </w:numPr>
    </w:pPr>
  </w:style>
  <w:style w:type="numbering" w:customStyle="1" w:styleId="WWNum1">
    <w:name w:val="WWNum1"/>
    <w:basedOn w:val="NoList"/>
    <w:pPr>
      <w:numPr>
        <w:numId w:val="2"/>
      </w:numPr>
    </w:pPr>
  </w:style>
  <w:style w:type="numbering" w:customStyle="1" w:styleId="WWNum2">
    <w:name w:val="WWNum2"/>
    <w:basedOn w:val="NoList"/>
    <w:pPr>
      <w:numPr>
        <w:numId w:val="3"/>
      </w:numPr>
    </w:pPr>
  </w:style>
  <w:style w:type="numbering" w:customStyle="1" w:styleId="WWNum3">
    <w:name w:val="WWNum3"/>
    <w:basedOn w:val="NoList"/>
    <w:pPr>
      <w:numPr>
        <w:numId w:val="4"/>
      </w:numPr>
    </w:pPr>
  </w:style>
  <w:style w:type="numbering" w:customStyle="1" w:styleId="WWNum4">
    <w:name w:val="WWNum4"/>
    <w:basedOn w:val="NoList"/>
    <w:pPr>
      <w:numPr>
        <w:numId w:val="5"/>
      </w:numPr>
    </w:pPr>
  </w:style>
  <w:style w:type="numbering" w:customStyle="1" w:styleId="WWNum5">
    <w:name w:val="WWNum5"/>
    <w:basedOn w:val="NoList"/>
    <w:pPr>
      <w:numPr>
        <w:numId w:val="6"/>
      </w:numPr>
    </w:pPr>
  </w:style>
  <w:style w:type="numbering" w:customStyle="1" w:styleId="WWNum6">
    <w:name w:val="WWNum6"/>
    <w:basedOn w:val="NoList"/>
    <w:pPr>
      <w:numPr>
        <w:numId w:val="7"/>
      </w:numPr>
    </w:pPr>
  </w:style>
  <w:style w:type="numbering" w:customStyle="1" w:styleId="WWNum7">
    <w:name w:val="WWNum7"/>
    <w:basedOn w:val="NoList"/>
    <w:pPr>
      <w:numPr>
        <w:numId w:val="8"/>
      </w:numPr>
    </w:pPr>
  </w:style>
  <w:style w:type="numbering" w:customStyle="1" w:styleId="WWNum8">
    <w:name w:val="WWNum8"/>
    <w:basedOn w:val="NoList"/>
    <w:pPr>
      <w:numPr>
        <w:numId w:val="9"/>
      </w:numPr>
    </w:pPr>
  </w:style>
  <w:style w:type="numbering" w:customStyle="1" w:styleId="WWNum9">
    <w:name w:val="WWNum9"/>
    <w:basedOn w:val="NoList"/>
    <w:pPr>
      <w:numPr>
        <w:numId w:val="10"/>
      </w:numPr>
    </w:pPr>
  </w:style>
  <w:style w:type="numbering" w:customStyle="1" w:styleId="WWNum10">
    <w:name w:val="WWNum10"/>
    <w:basedOn w:val="NoList"/>
    <w:pPr>
      <w:numPr>
        <w:numId w:val="11"/>
      </w:numPr>
    </w:pPr>
  </w:style>
  <w:style w:type="numbering" w:customStyle="1" w:styleId="WWNum11">
    <w:name w:val="WWNum11"/>
    <w:basedOn w:val="NoList"/>
    <w:pPr>
      <w:numPr>
        <w:numId w:val="12"/>
      </w:numPr>
    </w:pPr>
  </w:style>
  <w:style w:type="numbering" w:customStyle="1" w:styleId="WWNum12">
    <w:name w:val="WWNum12"/>
    <w:basedOn w:val="NoList"/>
    <w:pPr>
      <w:numPr>
        <w:numId w:val="13"/>
      </w:numPr>
    </w:pPr>
  </w:style>
  <w:style w:type="numbering" w:customStyle="1" w:styleId="WWNum13">
    <w:name w:val="WWNum13"/>
    <w:basedOn w:val="NoList"/>
    <w:pPr>
      <w:numPr>
        <w:numId w:val="14"/>
      </w:numPr>
    </w:pPr>
  </w:style>
  <w:style w:type="numbering" w:customStyle="1" w:styleId="WWNum14">
    <w:name w:val="WWNum14"/>
    <w:basedOn w:val="NoList"/>
    <w:pPr>
      <w:numPr>
        <w:numId w:val="15"/>
      </w:numPr>
    </w:pPr>
  </w:style>
  <w:style w:type="numbering" w:customStyle="1" w:styleId="WWNum15">
    <w:name w:val="WWNum15"/>
    <w:basedOn w:val="NoList"/>
    <w:pPr>
      <w:numPr>
        <w:numId w:val="16"/>
      </w:numPr>
    </w:pPr>
  </w:style>
  <w:style w:type="numbering" w:customStyle="1" w:styleId="WWNum16">
    <w:name w:val="WWNum16"/>
    <w:basedOn w:val="NoList"/>
    <w:pPr>
      <w:numPr>
        <w:numId w:val="17"/>
      </w:numPr>
    </w:pPr>
  </w:style>
  <w:style w:type="numbering" w:customStyle="1" w:styleId="WWNum17">
    <w:name w:val="WWNum17"/>
    <w:basedOn w:val="NoList"/>
    <w:pPr>
      <w:numPr>
        <w:numId w:val="18"/>
      </w:numPr>
    </w:pPr>
  </w:style>
  <w:style w:type="table" w:styleId="TableGrid">
    <w:name w:val="Table Grid"/>
    <w:basedOn w:val="TableNormal"/>
    <w:uiPriority w:val="39"/>
    <w:rsid w:val="003F6D0D"/>
    <w:pPr>
      <w:widowControl/>
      <w:suppressAutoHyphens w:val="0"/>
      <w:autoSpaceDN/>
      <w:textAlignment w:val="auto"/>
    </w:pPr>
    <w:rPr>
      <w:rFonts w:ascii="Times New Roman" w:eastAsia="Times New Roman" w:hAnsi="Times New Roman" w:cs="Times New Roman"/>
      <w:sz w:val="20"/>
      <w:szCs w:val="3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InternetLink0">
    <w:name w:val="Internet Link"/>
    <w:basedOn w:val="DefaultParagraphFont"/>
    <w:uiPriority w:val="99"/>
    <w:unhideWhenUsed/>
    <w:rsid w:val="005E66B3"/>
    <w:rPr>
      <w:color w:val="0563C1" w:themeColor="hyperlink"/>
      <w:u w:val="single"/>
    </w:rPr>
  </w:style>
  <w:style w:type="paragraph" w:styleId="BodyText">
    <w:name w:val="Body Text"/>
    <w:basedOn w:val="Normal"/>
    <w:link w:val="BodyTextChar"/>
    <w:rsid w:val="005E66B3"/>
    <w:pPr>
      <w:widowControl/>
      <w:suppressAutoHyphens w:val="0"/>
      <w:autoSpaceDN/>
      <w:spacing w:after="140" w:line="276" w:lineRule="auto"/>
      <w:textAlignment w:val="auto"/>
    </w:pPr>
  </w:style>
  <w:style w:type="character" w:customStyle="1" w:styleId="BodyTextChar">
    <w:name w:val="Body Text Char"/>
    <w:basedOn w:val="DefaultParagraphFont"/>
    <w:link w:val="BodyText"/>
    <w:rsid w:val="005E66B3"/>
  </w:style>
  <w:style w:type="paragraph" w:customStyle="1" w:styleId="m-6178708841895339340m-5086989907239921576msolistparagraph">
    <w:name w:val="m-6178708841895339340m-5086989907239921576msolistparagraph"/>
    <w:basedOn w:val="Normal"/>
    <w:rsid w:val="007D200A"/>
    <w:pPr>
      <w:widowControl/>
      <w:suppressAutoHyphens w:val="0"/>
      <w:autoSpaceDN/>
      <w:spacing w:before="100" w:beforeAutospacing="1" w:after="100" w:afterAutospacing="1"/>
      <w:textAlignment w:val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PlaceholderText">
    <w:name w:val="Placeholder Text"/>
    <w:basedOn w:val="DefaultParagraphFont"/>
    <w:uiPriority w:val="99"/>
    <w:semiHidden/>
    <w:rsid w:val="002F1430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4577F0"/>
    <w:pPr>
      <w:widowControl/>
      <w:suppressAutoHyphens w:val="0"/>
      <w:autoSpaceDN/>
      <w:spacing w:before="100" w:beforeAutospacing="1" w:after="100" w:afterAutospacing="1"/>
      <w:textAlignment w:val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Standard10">
    <w:name w:val="Standard1"/>
    <w:rsid w:val="001A3490"/>
    <w:pPr>
      <w:widowControl/>
      <w:spacing w:line="276" w:lineRule="auto"/>
    </w:pPr>
  </w:style>
  <w:style w:type="character" w:styleId="Hyperlink">
    <w:name w:val="Hyperlink"/>
    <w:rsid w:val="00036199"/>
    <w:rPr>
      <w:color w:val="000080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3619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96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00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8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7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9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57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35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61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97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7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849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358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2955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184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26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058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6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73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131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49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1513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040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33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07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14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33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13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691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345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0959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692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86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82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37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10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7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76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22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9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3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23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35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6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965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741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114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584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50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59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79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ncbi.nlm.nih.gov/geo/query/acc.cgi?acc=GSE13015" TargetMode="External"/><Relationship Id="rId18" Type="http://schemas.openxmlformats.org/officeDocument/2006/relationships/hyperlink" Target="https://www.ncbi.nlm.nih.gov/geo/query/acc.cgi?acc=GSE25504" TargetMode="External"/><Relationship Id="rId26" Type="http://schemas.openxmlformats.org/officeDocument/2006/relationships/hyperlink" Target="https://www.ncbi.nlm.nih.gov/geo/query/acc.cgi?acc=GSE40165" TargetMode="External"/><Relationship Id="rId39" Type="http://schemas.openxmlformats.org/officeDocument/2006/relationships/hyperlink" Target="https://www.ncbi.nlm.nih.gov/geo/query/acc.cgi?acc=GSE65682" TargetMode="External"/><Relationship Id="rId21" Type="http://schemas.openxmlformats.org/officeDocument/2006/relationships/hyperlink" Target="https://www.ncbi.nlm.nih.gov/geo/query/acc.cgi?acc=GSE28991" TargetMode="External"/><Relationship Id="rId34" Type="http://schemas.openxmlformats.org/officeDocument/2006/relationships/hyperlink" Target="https://www.ncbi.nlm.nih.gov/geo/query/acc.cgi?acc=GSE57183" TargetMode="External"/><Relationship Id="rId42" Type="http://schemas.openxmlformats.org/officeDocument/2006/relationships/hyperlink" Target="https://www.ncbi.nlm.nih.gov/geo/query/acc.cgi?acc=GSE68310" TargetMode="External"/><Relationship Id="rId47" Type="http://schemas.openxmlformats.org/officeDocument/2006/relationships/hyperlink" Target="https://www.ncbi.nlm.nih.gov/geo/query/acc.cgi?acc=GSE77791" TargetMode="External"/><Relationship Id="rId50" Type="http://schemas.openxmlformats.org/officeDocument/2006/relationships/hyperlink" Target="https://www.ncbi.nlm.nih.gov/geo/query/acc.cgi?acc=GSE111368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s://www.ncbi.nlm.nih.gov/geo/query/acc.cgi?acc=GSE22098" TargetMode="External"/><Relationship Id="rId29" Type="http://schemas.openxmlformats.org/officeDocument/2006/relationships/hyperlink" Target="https://www.ncbi.nlm.nih.gov/geo/query/acc.cgi?acc=GSE42026" TargetMode="External"/><Relationship Id="rId11" Type="http://schemas.openxmlformats.org/officeDocument/2006/relationships/hyperlink" Target="https://www.ebi.ac.uk/arrayexpress/experiments/E-MTAB-5273/" TargetMode="External"/><Relationship Id="rId24" Type="http://schemas.openxmlformats.org/officeDocument/2006/relationships/hyperlink" Target="https://www.ncbi.nlm.nih.gov/geo/query/acc.cgi?acc=GSE32707" TargetMode="External"/><Relationship Id="rId32" Type="http://schemas.openxmlformats.org/officeDocument/2006/relationships/hyperlink" Target="https://www.ncbi.nlm.nih.gov/geo/query/acc.cgi?acc=GSE51808" TargetMode="External"/><Relationship Id="rId37" Type="http://schemas.openxmlformats.org/officeDocument/2006/relationships/hyperlink" Target="https://www.ncbi.nlm.nih.gov/geo/query/acc.cgi?acc=GSE63881" TargetMode="External"/><Relationship Id="rId40" Type="http://schemas.openxmlformats.org/officeDocument/2006/relationships/hyperlink" Target="https://www.ncbi.nlm.nih.gov/geo/query/acc.cgi?acc=GSE66099" TargetMode="External"/><Relationship Id="rId45" Type="http://schemas.openxmlformats.org/officeDocument/2006/relationships/hyperlink" Target="https://www.ncbi.nlm.nih.gov/geo/query/acc.cgi?acc=GSE73461" TargetMode="External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www.ebi.ac.uk/arrayexpress/experiments/E-MTAB-3162/" TargetMode="External"/><Relationship Id="rId19" Type="http://schemas.openxmlformats.org/officeDocument/2006/relationships/hyperlink" Target="https://www.ncbi.nlm.nih.gov/geo/query/acc.cgi?acc=GSE27131" TargetMode="External"/><Relationship Id="rId31" Type="http://schemas.openxmlformats.org/officeDocument/2006/relationships/hyperlink" Target="https://www.ncbi.nlm.nih.gov/geo/query/acc.cgi?acc=GSE47655" TargetMode="External"/><Relationship Id="rId44" Type="http://schemas.openxmlformats.org/officeDocument/2006/relationships/hyperlink" Target="https://www.ncbi.nlm.nih.gov/geo/query/acc.cgi?acc=GSE72810" TargetMode="External"/><Relationship Id="rId52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www.ebi.ac.uk/arrayexpress/experiments/E-MTAB-1548/" TargetMode="External"/><Relationship Id="rId14" Type="http://schemas.openxmlformats.org/officeDocument/2006/relationships/hyperlink" Target="https://www.ncbi.nlm.nih.gov/geo/query/acc.cgi?acc=GSE13015" TargetMode="External"/><Relationship Id="rId22" Type="http://schemas.openxmlformats.org/officeDocument/2006/relationships/hyperlink" Target="https://www.ncbi.nlm.nih.gov/geo/query/acc.cgi?acc=GSE29385" TargetMode="External"/><Relationship Id="rId27" Type="http://schemas.openxmlformats.org/officeDocument/2006/relationships/hyperlink" Target="https://www.ncbi.nlm.nih.gov/geo/query/acc.cgi?acc=GSE40396" TargetMode="External"/><Relationship Id="rId30" Type="http://schemas.openxmlformats.org/officeDocument/2006/relationships/hyperlink" Target="https://www.ncbi.nlm.nih.gov/geo/query/acc.cgi?acc=GSE42834" TargetMode="External"/><Relationship Id="rId35" Type="http://schemas.openxmlformats.org/officeDocument/2006/relationships/hyperlink" Target="https://www.ncbi.nlm.nih.gov/geo/query/acc.cgi?acc=GSE60244" TargetMode="External"/><Relationship Id="rId43" Type="http://schemas.openxmlformats.org/officeDocument/2006/relationships/hyperlink" Target="https://www.ncbi.nlm.nih.gov/geo/query/acc.cgi?acc=GSE69528" TargetMode="External"/><Relationship Id="rId48" Type="http://schemas.openxmlformats.org/officeDocument/2006/relationships/hyperlink" Target="https://www.ncbi.nlm.nih.gov/geo/query/acc.cgi?acc=GSE82050" TargetMode="External"/><Relationship Id="rId8" Type="http://schemas.openxmlformats.org/officeDocument/2006/relationships/hyperlink" Target="https://www.ebi.ac.uk/arrayexpress/experiments/E-MEXP-3589/" TargetMode="External"/><Relationship Id="rId51" Type="http://schemas.openxmlformats.org/officeDocument/2006/relationships/hyperlink" Target="https://www.ebi.ac.uk/arrayexpress/experiments/E-MTAB-3162/" TargetMode="External"/><Relationship Id="rId3" Type="http://schemas.openxmlformats.org/officeDocument/2006/relationships/styles" Target="styles.xml"/><Relationship Id="rId12" Type="http://schemas.openxmlformats.org/officeDocument/2006/relationships/hyperlink" Target="https://www.ebi.ac.uk/arrayexpress/experiments/E-MTAB-5638/" TargetMode="External"/><Relationship Id="rId17" Type="http://schemas.openxmlformats.org/officeDocument/2006/relationships/hyperlink" Target="https://www.ncbi.nlm.nih.gov/geo/query/acc.cgi?acc=GSE25504" TargetMode="External"/><Relationship Id="rId25" Type="http://schemas.openxmlformats.org/officeDocument/2006/relationships/hyperlink" Target="https://www.ncbi.nlm.nih.gov/geo/query/acc.cgi?acc=GSE40012" TargetMode="External"/><Relationship Id="rId33" Type="http://schemas.openxmlformats.org/officeDocument/2006/relationships/hyperlink" Target="https://www.ncbi.nlm.nih.gov/geo/query/acc.cgi?acc=GSE57065" TargetMode="External"/><Relationship Id="rId38" Type="http://schemas.openxmlformats.org/officeDocument/2006/relationships/hyperlink" Target="https://www.ncbi.nlm.nih.gov/geo/query/acc.cgi?acc=GSE64456" TargetMode="External"/><Relationship Id="rId46" Type="http://schemas.openxmlformats.org/officeDocument/2006/relationships/hyperlink" Target="https://www.ncbi.nlm.nih.gov/geo/query/acc.cgi?acc=GSE77087" TargetMode="External"/><Relationship Id="rId20" Type="http://schemas.openxmlformats.org/officeDocument/2006/relationships/hyperlink" Target="https://www.ncbi.nlm.nih.gov/geo/query/acc.cgi?acc=GSE28750" TargetMode="External"/><Relationship Id="rId41" Type="http://schemas.openxmlformats.org/officeDocument/2006/relationships/hyperlink" Target="https://www.ncbi.nlm.nih.gov/geo/query/acc.cgi?acc=GSE67059" TargetMode="External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www.ncbi.nlm.nih.gov/geo/query/acc.cgi" TargetMode="External"/><Relationship Id="rId23" Type="http://schemas.openxmlformats.org/officeDocument/2006/relationships/hyperlink" Target="https://www.ncbi.nlm.nih.gov/geo/query/acc.cgi?acc=GSE30119" TargetMode="External"/><Relationship Id="rId28" Type="http://schemas.openxmlformats.org/officeDocument/2006/relationships/hyperlink" Target="https://www.ncbi.nlm.nih.gov/geo/query/acc.cgi?acc=GSE40586" TargetMode="External"/><Relationship Id="rId36" Type="http://schemas.openxmlformats.org/officeDocument/2006/relationships/hyperlink" Target="https://www.ncbi.nlm.nih.gov/geo/query/acc.cgi?acc=GSE61821" TargetMode="External"/><Relationship Id="rId49" Type="http://schemas.openxmlformats.org/officeDocument/2006/relationships/hyperlink" Target="https://www.ncbi.nlm.nih.gov/geo/query/acc.cgi?acc=GSE10384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41907EF-8A87-456D-817B-BA0740BF03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662</Words>
  <Characters>9474</Characters>
  <Application>Microsoft Office Word</Application>
  <DocSecurity>0</DocSecurity>
  <Lines>78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m sweeney</dc:creator>
  <cp:lastModifiedBy>noa galtung</cp:lastModifiedBy>
  <cp:revision>4</cp:revision>
  <cp:lastPrinted>2019-04-04T18:41:00Z</cp:lastPrinted>
  <dcterms:created xsi:type="dcterms:W3CDTF">2021-03-24T09:14:00Z</dcterms:created>
  <dcterms:modified xsi:type="dcterms:W3CDTF">2021-03-24T09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r8>0</vt:r8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